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3F526EC" w14:textId="38EFCD1C" w:rsidR="00650772" w:rsidRPr="00E800C1" w:rsidRDefault="00C949EE" w:rsidP="00E800C1">
      <w:pPr>
        <w:jc w:val="center"/>
        <w:rPr>
          <w:b/>
          <w:bCs/>
        </w:rPr>
      </w:pPr>
      <w:r w:rsidRPr="00E800C1">
        <w:rPr>
          <w:b/>
          <w:bCs/>
        </w:rPr>
        <w:t xml:space="preserve">Projektbericht zum Modul </w:t>
      </w:r>
      <w:r w:rsidR="003A4D68" w:rsidRPr="00E800C1">
        <w:rPr>
          <w:b/>
          <w:bCs/>
        </w:rPr>
        <w:t>Information</w:t>
      </w:r>
      <w:r w:rsidRPr="00E800C1">
        <w:rPr>
          <w:b/>
          <w:bCs/>
        </w:rPr>
        <w:t xml:space="preserve"> Retrival und</w:t>
      </w:r>
    </w:p>
    <w:p w14:paraId="08B599F6" w14:textId="4CCE470F" w:rsidR="00C949EE" w:rsidRPr="00E800C1" w:rsidRDefault="00C949EE" w:rsidP="00E800C1">
      <w:pPr>
        <w:jc w:val="center"/>
        <w:rPr>
          <w:b/>
          <w:bCs/>
        </w:rPr>
      </w:pPr>
      <w:r w:rsidRPr="00E800C1">
        <w:rPr>
          <w:b/>
          <w:bCs/>
        </w:rPr>
        <w:t xml:space="preserve">Visualisierung </w:t>
      </w:r>
      <w:r w:rsidR="00055E97" w:rsidRPr="00E800C1">
        <w:rPr>
          <w:b/>
          <w:bCs/>
        </w:rPr>
        <w:t>Sommersemester 2021</w:t>
      </w:r>
    </w:p>
    <w:p w14:paraId="2088DAED" w14:textId="1B5D5DB1" w:rsidR="00055E97" w:rsidRPr="00E800C1" w:rsidRDefault="00055E97" w:rsidP="00E800C1">
      <w:pPr>
        <w:jc w:val="center"/>
        <w:rPr>
          <w:b/>
          <w:bCs/>
        </w:rPr>
      </w:pPr>
    </w:p>
    <w:p w14:paraId="67E0076C" w14:textId="188995F3" w:rsidR="00055E97" w:rsidRPr="00E800C1" w:rsidRDefault="00055E97" w:rsidP="00E800C1">
      <w:pPr>
        <w:jc w:val="center"/>
        <w:rPr>
          <w:b/>
          <w:bCs/>
        </w:rPr>
      </w:pPr>
    </w:p>
    <w:p w14:paraId="714A4B57" w14:textId="77777777" w:rsidR="00055E97" w:rsidRPr="00E800C1" w:rsidRDefault="00055E97" w:rsidP="00E800C1">
      <w:pPr>
        <w:jc w:val="center"/>
        <w:rPr>
          <w:b/>
          <w:bCs/>
        </w:rPr>
      </w:pPr>
    </w:p>
    <w:p w14:paraId="5EAEB8A4" w14:textId="39776C3D" w:rsidR="00055E97" w:rsidRPr="00E800C1" w:rsidRDefault="00055E97" w:rsidP="00E800C1">
      <w:pPr>
        <w:jc w:val="center"/>
        <w:rPr>
          <w:b/>
          <w:bCs/>
        </w:rPr>
      </w:pPr>
      <w:r w:rsidRPr="00E800C1">
        <w:rPr>
          <w:b/>
          <w:bCs/>
        </w:rPr>
        <w:t>Titel des Dokuments</w:t>
      </w:r>
    </w:p>
    <w:p w14:paraId="7CD49F2C" w14:textId="3A12B29B" w:rsidR="00055E97" w:rsidRDefault="00055E97" w:rsidP="00E800C1">
      <w:pPr>
        <w:jc w:val="center"/>
      </w:pPr>
    </w:p>
    <w:p w14:paraId="7A5ABE98" w14:textId="064EC8B4" w:rsidR="00055E97" w:rsidRDefault="00055E97" w:rsidP="00E800C1">
      <w:pPr>
        <w:jc w:val="center"/>
      </w:pPr>
    </w:p>
    <w:p w14:paraId="1776620E" w14:textId="77777777" w:rsidR="00055E97" w:rsidRPr="00055E97" w:rsidRDefault="00055E97" w:rsidP="00E800C1">
      <w:pPr>
        <w:jc w:val="center"/>
      </w:pPr>
    </w:p>
    <w:p w14:paraId="18DC00BD" w14:textId="189F3122" w:rsidR="00055E97" w:rsidRPr="00055E97" w:rsidRDefault="00055E97" w:rsidP="00E800C1">
      <w:pPr>
        <w:jc w:val="center"/>
      </w:pPr>
      <w:r w:rsidRPr="00055E97">
        <w:t>Richard Brennecke</w:t>
      </w:r>
    </w:p>
    <w:p w14:paraId="545B8922" w14:textId="26D6ADCA" w:rsidR="00650772" w:rsidRDefault="00055E97" w:rsidP="00E800C1">
      <w:pPr>
        <w:jc w:val="center"/>
      </w:pPr>
      <w:r>
        <w:t>Matrikelnummer:</w:t>
      </w:r>
    </w:p>
    <w:p w14:paraId="14D5E09F" w14:textId="6C16FD1D" w:rsidR="00E449F3" w:rsidRDefault="00E449F3" w:rsidP="00E800C1">
      <w:pPr>
        <w:jc w:val="center"/>
      </w:pPr>
    </w:p>
    <w:p w14:paraId="48F93B12" w14:textId="074FC240" w:rsidR="00E449F3" w:rsidRDefault="00E449F3" w:rsidP="00E800C1">
      <w:pPr>
        <w:jc w:val="center"/>
      </w:pPr>
    </w:p>
    <w:p w14:paraId="0265525F" w14:textId="0415A563" w:rsidR="00055E97" w:rsidRDefault="00055E97" w:rsidP="00E800C1">
      <w:pPr>
        <w:jc w:val="center"/>
      </w:pPr>
    </w:p>
    <w:p w14:paraId="4D767426" w14:textId="77777777" w:rsidR="00055E97" w:rsidRPr="00055E97" w:rsidRDefault="00055E97" w:rsidP="00E800C1">
      <w:pPr>
        <w:jc w:val="center"/>
      </w:pPr>
    </w:p>
    <w:p w14:paraId="247CA276" w14:textId="5C715897" w:rsidR="00650772" w:rsidRPr="00055E97" w:rsidRDefault="00650772" w:rsidP="00537FBC"/>
    <w:p w14:paraId="537245C3" w14:textId="77777777" w:rsidR="00650772" w:rsidRDefault="00650772" w:rsidP="00537FBC">
      <w:pPr>
        <w:sectPr w:rsidR="00650772" w:rsidSect="00F57DB7">
          <w:headerReference w:type="even" r:id="rId8"/>
          <w:headerReference w:type="default" r:id="rId9"/>
          <w:footerReference w:type="even" r:id="rId10"/>
          <w:footerReference w:type="default" r:id="rId11"/>
          <w:headerReference w:type="first" r:id="rId12"/>
          <w:footerReference w:type="first" r:id="rId13"/>
          <w:pgSz w:w="11906" w:h="16838"/>
          <w:pgMar w:top="1134" w:right="1134" w:bottom="1134" w:left="1134" w:header="709" w:footer="709" w:gutter="0"/>
          <w:cols w:space="708"/>
          <w:docGrid w:linePitch="360"/>
        </w:sectPr>
      </w:pPr>
    </w:p>
    <w:bookmarkStart w:id="0" w:name="_Toc79327777" w:displacedByCustomXml="next"/>
    <w:sdt>
      <w:sdtPr>
        <w:rPr>
          <w:rFonts w:asciiTheme="minorHAnsi" w:hAnsiTheme="minorHAnsi" w:cstheme="minorHAnsi"/>
          <w:b w:val="0"/>
          <w:bCs w:val="0"/>
          <w:sz w:val="22"/>
          <w:szCs w:val="22"/>
        </w:rPr>
        <w:id w:val="1653179522"/>
        <w:docPartObj>
          <w:docPartGallery w:val="Table of Contents"/>
          <w:docPartUnique/>
        </w:docPartObj>
      </w:sdtPr>
      <w:sdtEndPr/>
      <w:sdtContent>
        <w:p w14:paraId="582E5497" w14:textId="6A6EA1E1" w:rsidR="00991D39" w:rsidRDefault="00991D39" w:rsidP="00537FBC">
          <w:pPr>
            <w:pStyle w:val="berschrift1"/>
            <w:numPr>
              <w:ilvl w:val="0"/>
              <w:numId w:val="0"/>
            </w:numPr>
          </w:pPr>
          <w:r>
            <w:t>Inhaltsverzeichnis</w:t>
          </w:r>
          <w:bookmarkEnd w:id="0"/>
        </w:p>
        <w:p w14:paraId="2A116CC8" w14:textId="4B0EDA9E" w:rsidR="00A21FD0" w:rsidRDefault="00991D39" w:rsidP="00537FBC">
          <w:pPr>
            <w:pStyle w:val="Verzeichnis1"/>
            <w:rPr>
              <w:rFonts w:eastAsiaTheme="minorEastAsia" w:cstheme="minorBidi"/>
              <w:noProof/>
              <w:lang w:eastAsia="de-DE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79327777" w:history="1">
            <w:r w:rsidR="00A21FD0" w:rsidRPr="001527F4">
              <w:rPr>
                <w:rStyle w:val="Hyperlink"/>
                <w:noProof/>
              </w:rPr>
              <w:t>1.</w:t>
            </w:r>
            <w:r w:rsidR="00A21FD0">
              <w:rPr>
                <w:rFonts w:eastAsiaTheme="minorEastAsia" w:cstheme="minorBidi"/>
                <w:noProof/>
                <w:lang w:eastAsia="de-DE"/>
              </w:rPr>
              <w:tab/>
            </w:r>
            <w:r w:rsidR="00A21FD0" w:rsidRPr="001527F4">
              <w:rPr>
                <w:rStyle w:val="Hyperlink"/>
                <w:noProof/>
              </w:rPr>
              <w:t>Inhaltsverzeichnis</w:t>
            </w:r>
            <w:r w:rsidR="00A21FD0">
              <w:rPr>
                <w:noProof/>
                <w:webHidden/>
              </w:rPr>
              <w:tab/>
            </w:r>
            <w:r w:rsidR="00A21FD0">
              <w:rPr>
                <w:noProof/>
                <w:webHidden/>
              </w:rPr>
              <w:fldChar w:fldCharType="begin"/>
            </w:r>
            <w:r w:rsidR="00A21FD0">
              <w:rPr>
                <w:noProof/>
                <w:webHidden/>
              </w:rPr>
              <w:instrText xml:space="preserve"> PAGEREF _Toc79327777 \h </w:instrText>
            </w:r>
            <w:r w:rsidR="00A21FD0">
              <w:rPr>
                <w:noProof/>
                <w:webHidden/>
              </w:rPr>
            </w:r>
            <w:r w:rsidR="00A21FD0">
              <w:rPr>
                <w:noProof/>
                <w:webHidden/>
              </w:rPr>
              <w:fldChar w:fldCharType="separate"/>
            </w:r>
            <w:r w:rsidR="00AB5D01">
              <w:rPr>
                <w:noProof/>
                <w:webHidden/>
              </w:rPr>
              <w:t>2</w:t>
            </w:r>
            <w:r w:rsidR="00A21FD0">
              <w:rPr>
                <w:noProof/>
                <w:webHidden/>
              </w:rPr>
              <w:fldChar w:fldCharType="end"/>
            </w:r>
          </w:hyperlink>
        </w:p>
        <w:p w14:paraId="7986F564" w14:textId="1E505775" w:rsidR="00A21FD0" w:rsidRDefault="00BC2E5B" w:rsidP="00537FBC">
          <w:pPr>
            <w:pStyle w:val="Verzeichnis1"/>
            <w:rPr>
              <w:rFonts w:eastAsiaTheme="minorEastAsia" w:cstheme="minorBidi"/>
              <w:noProof/>
              <w:lang w:eastAsia="de-DE"/>
            </w:rPr>
          </w:pPr>
          <w:hyperlink w:anchor="_Toc79327778" w:history="1">
            <w:r w:rsidR="00A21FD0" w:rsidRPr="001527F4">
              <w:rPr>
                <w:rStyle w:val="Hyperlink"/>
                <w:noProof/>
              </w:rPr>
              <w:t>2.</w:t>
            </w:r>
            <w:r w:rsidR="00A21FD0">
              <w:rPr>
                <w:rFonts w:eastAsiaTheme="minorEastAsia" w:cstheme="minorBidi"/>
                <w:noProof/>
                <w:lang w:eastAsia="de-DE"/>
              </w:rPr>
              <w:tab/>
            </w:r>
            <w:r w:rsidR="00A21FD0" w:rsidRPr="001527F4">
              <w:rPr>
                <w:rStyle w:val="Hyperlink"/>
                <w:noProof/>
              </w:rPr>
              <w:t>Einleitung</w:t>
            </w:r>
            <w:r w:rsidR="00A21FD0">
              <w:rPr>
                <w:noProof/>
                <w:webHidden/>
              </w:rPr>
              <w:tab/>
            </w:r>
            <w:r w:rsidR="00A21FD0">
              <w:rPr>
                <w:noProof/>
                <w:webHidden/>
              </w:rPr>
              <w:fldChar w:fldCharType="begin"/>
            </w:r>
            <w:r w:rsidR="00A21FD0">
              <w:rPr>
                <w:noProof/>
                <w:webHidden/>
              </w:rPr>
              <w:instrText xml:space="preserve"> PAGEREF _Toc79327778 \h </w:instrText>
            </w:r>
            <w:r w:rsidR="00A21FD0">
              <w:rPr>
                <w:noProof/>
                <w:webHidden/>
              </w:rPr>
            </w:r>
            <w:r w:rsidR="00A21FD0">
              <w:rPr>
                <w:noProof/>
                <w:webHidden/>
              </w:rPr>
              <w:fldChar w:fldCharType="separate"/>
            </w:r>
            <w:r w:rsidR="00AB5D01">
              <w:rPr>
                <w:noProof/>
                <w:webHidden/>
              </w:rPr>
              <w:t>3</w:t>
            </w:r>
            <w:r w:rsidR="00A21FD0">
              <w:rPr>
                <w:noProof/>
                <w:webHidden/>
              </w:rPr>
              <w:fldChar w:fldCharType="end"/>
            </w:r>
          </w:hyperlink>
        </w:p>
        <w:p w14:paraId="4980FB22" w14:textId="79955477" w:rsidR="00A21FD0" w:rsidRDefault="00BC2E5B" w:rsidP="00537FBC">
          <w:pPr>
            <w:pStyle w:val="Verzeichnis2"/>
            <w:rPr>
              <w:rFonts w:eastAsiaTheme="minorEastAsia" w:cstheme="minorBidi"/>
              <w:noProof/>
              <w:lang w:eastAsia="de-DE"/>
            </w:rPr>
          </w:pPr>
          <w:hyperlink w:anchor="_Toc79327779" w:history="1">
            <w:r w:rsidR="00A21FD0" w:rsidRPr="001527F4">
              <w:rPr>
                <w:rStyle w:val="Hyperlink"/>
                <w:noProof/>
              </w:rPr>
              <w:t>2.1</w:t>
            </w:r>
            <w:r w:rsidR="00A21FD0">
              <w:rPr>
                <w:rFonts w:eastAsiaTheme="minorEastAsia" w:cstheme="minorBidi"/>
                <w:noProof/>
                <w:lang w:eastAsia="de-DE"/>
              </w:rPr>
              <w:tab/>
            </w:r>
            <w:r w:rsidR="00A21FD0" w:rsidRPr="001527F4">
              <w:rPr>
                <w:rStyle w:val="Hyperlink"/>
                <w:noProof/>
              </w:rPr>
              <w:t>Anwendungshintergrund</w:t>
            </w:r>
            <w:r w:rsidR="00A21FD0">
              <w:rPr>
                <w:noProof/>
                <w:webHidden/>
              </w:rPr>
              <w:tab/>
            </w:r>
            <w:r w:rsidR="00A21FD0">
              <w:rPr>
                <w:noProof/>
                <w:webHidden/>
              </w:rPr>
              <w:fldChar w:fldCharType="begin"/>
            </w:r>
            <w:r w:rsidR="00A21FD0">
              <w:rPr>
                <w:noProof/>
                <w:webHidden/>
              </w:rPr>
              <w:instrText xml:space="preserve"> PAGEREF _Toc79327779 \h </w:instrText>
            </w:r>
            <w:r w:rsidR="00A21FD0">
              <w:rPr>
                <w:noProof/>
                <w:webHidden/>
              </w:rPr>
            </w:r>
            <w:r w:rsidR="00A21FD0">
              <w:rPr>
                <w:noProof/>
                <w:webHidden/>
              </w:rPr>
              <w:fldChar w:fldCharType="separate"/>
            </w:r>
            <w:r w:rsidR="00AB5D01">
              <w:rPr>
                <w:noProof/>
                <w:webHidden/>
              </w:rPr>
              <w:t>3</w:t>
            </w:r>
            <w:r w:rsidR="00A21FD0">
              <w:rPr>
                <w:noProof/>
                <w:webHidden/>
              </w:rPr>
              <w:fldChar w:fldCharType="end"/>
            </w:r>
          </w:hyperlink>
        </w:p>
        <w:p w14:paraId="742F204A" w14:textId="6A03CB23" w:rsidR="00A21FD0" w:rsidRDefault="00BC2E5B" w:rsidP="00537FBC">
          <w:pPr>
            <w:pStyle w:val="Verzeichnis2"/>
            <w:rPr>
              <w:rFonts w:eastAsiaTheme="minorEastAsia" w:cstheme="minorBidi"/>
              <w:noProof/>
              <w:lang w:eastAsia="de-DE"/>
            </w:rPr>
          </w:pPr>
          <w:hyperlink w:anchor="_Toc79327780" w:history="1">
            <w:r w:rsidR="00A21FD0" w:rsidRPr="001527F4">
              <w:rPr>
                <w:rStyle w:val="Hyperlink"/>
                <w:noProof/>
              </w:rPr>
              <w:t>2.2</w:t>
            </w:r>
            <w:r w:rsidR="00A21FD0">
              <w:rPr>
                <w:rFonts w:eastAsiaTheme="minorEastAsia" w:cstheme="minorBidi"/>
                <w:noProof/>
                <w:lang w:eastAsia="de-DE"/>
              </w:rPr>
              <w:tab/>
            </w:r>
            <w:r w:rsidR="00A21FD0" w:rsidRPr="001527F4">
              <w:rPr>
                <w:rStyle w:val="Hyperlink"/>
                <w:noProof/>
              </w:rPr>
              <w:t>Zielgruppen</w:t>
            </w:r>
            <w:r w:rsidR="00A21FD0">
              <w:rPr>
                <w:noProof/>
                <w:webHidden/>
              </w:rPr>
              <w:tab/>
            </w:r>
            <w:r w:rsidR="00A21FD0">
              <w:rPr>
                <w:noProof/>
                <w:webHidden/>
              </w:rPr>
              <w:fldChar w:fldCharType="begin"/>
            </w:r>
            <w:r w:rsidR="00A21FD0">
              <w:rPr>
                <w:noProof/>
                <w:webHidden/>
              </w:rPr>
              <w:instrText xml:space="preserve"> PAGEREF _Toc79327780 \h </w:instrText>
            </w:r>
            <w:r w:rsidR="00A21FD0">
              <w:rPr>
                <w:noProof/>
                <w:webHidden/>
              </w:rPr>
            </w:r>
            <w:r w:rsidR="00A21FD0">
              <w:rPr>
                <w:noProof/>
                <w:webHidden/>
              </w:rPr>
              <w:fldChar w:fldCharType="separate"/>
            </w:r>
            <w:r w:rsidR="00AB5D01">
              <w:rPr>
                <w:noProof/>
                <w:webHidden/>
              </w:rPr>
              <w:t>3</w:t>
            </w:r>
            <w:r w:rsidR="00A21FD0">
              <w:rPr>
                <w:noProof/>
                <w:webHidden/>
              </w:rPr>
              <w:fldChar w:fldCharType="end"/>
            </w:r>
          </w:hyperlink>
        </w:p>
        <w:p w14:paraId="4EF6A806" w14:textId="243CF94A" w:rsidR="00A21FD0" w:rsidRDefault="00BC2E5B" w:rsidP="00537FBC">
          <w:pPr>
            <w:pStyle w:val="Verzeichnis2"/>
            <w:rPr>
              <w:rFonts w:eastAsiaTheme="minorEastAsia" w:cstheme="minorBidi"/>
              <w:noProof/>
              <w:lang w:eastAsia="de-DE"/>
            </w:rPr>
          </w:pPr>
          <w:hyperlink w:anchor="_Toc79327781" w:history="1">
            <w:r w:rsidR="00A21FD0" w:rsidRPr="001527F4">
              <w:rPr>
                <w:rStyle w:val="Hyperlink"/>
                <w:noProof/>
              </w:rPr>
              <w:t>2.3</w:t>
            </w:r>
            <w:r w:rsidR="00A21FD0">
              <w:rPr>
                <w:rFonts w:eastAsiaTheme="minorEastAsia" w:cstheme="minorBidi"/>
                <w:noProof/>
                <w:lang w:eastAsia="de-DE"/>
              </w:rPr>
              <w:tab/>
            </w:r>
            <w:r w:rsidR="00A21FD0" w:rsidRPr="001527F4">
              <w:rPr>
                <w:rStyle w:val="Hyperlink"/>
                <w:noProof/>
              </w:rPr>
              <w:t>Überblick und Beiträge</w:t>
            </w:r>
            <w:r w:rsidR="00A21FD0">
              <w:rPr>
                <w:noProof/>
                <w:webHidden/>
              </w:rPr>
              <w:tab/>
            </w:r>
            <w:r w:rsidR="00A21FD0">
              <w:rPr>
                <w:noProof/>
                <w:webHidden/>
              </w:rPr>
              <w:fldChar w:fldCharType="begin"/>
            </w:r>
            <w:r w:rsidR="00A21FD0">
              <w:rPr>
                <w:noProof/>
                <w:webHidden/>
              </w:rPr>
              <w:instrText xml:space="preserve"> PAGEREF _Toc79327781 \h </w:instrText>
            </w:r>
            <w:r w:rsidR="00A21FD0">
              <w:rPr>
                <w:noProof/>
                <w:webHidden/>
              </w:rPr>
            </w:r>
            <w:r w:rsidR="00A21FD0">
              <w:rPr>
                <w:noProof/>
                <w:webHidden/>
              </w:rPr>
              <w:fldChar w:fldCharType="separate"/>
            </w:r>
            <w:r w:rsidR="00AB5D01">
              <w:rPr>
                <w:noProof/>
                <w:webHidden/>
              </w:rPr>
              <w:t>3</w:t>
            </w:r>
            <w:r w:rsidR="00A21FD0">
              <w:rPr>
                <w:noProof/>
                <w:webHidden/>
              </w:rPr>
              <w:fldChar w:fldCharType="end"/>
            </w:r>
          </w:hyperlink>
        </w:p>
        <w:p w14:paraId="6798D2CE" w14:textId="39753DD6" w:rsidR="00A21FD0" w:rsidRDefault="00BC2E5B" w:rsidP="00537FBC">
          <w:pPr>
            <w:pStyle w:val="Verzeichnis1"/>
            <w:rPr>
              <w:rFonts w:eastAsiaTheme="minorEastAsia" w:cstheme="minorBidi"/>
              <w:noProof/>
              <w:lang w:eastAsia="de-DE"/>
            </w:rPr>
          </w:pPr>
          <w:hyperlink w:anchor="_Toc79327782" w:history="1">
            <w:r w:rsidR="00A21FD0" w:rsidRPr="001527F4">
              <w:rPr>
                <w:rStyle w:val="Hyperlink"/>
                <w:noProof/>
              </w:rPr>
              <w:t>3.</w:t>
            </w:r>
            <w:r w:rsidR="00A21FD0">
              <w:rPr>
                <w:rFonts w:eastAsiaTheme="minorEastAsia" w:cstheme="minorBidi"/>
                <w:noProof/>
                <w:lang w:eastAsia="de-DE"/>
              </w:rPr>
              <w:tab/>
            </w:r>
            <w:r w:rsidR="00A21FD0" w:rsidRPr="001527F4">
              <w:rPr>
                <w:rStyle w:val="Hyperlink"/>
                <w:noProof/>
              </w:rPr>
              <w:t>Daten</w:t>
            </w:r>
            <w:r w:rsidR="00A21FD0">
              <w:rPr>
                <w:noProof/>
                <w:webHidden/>
              </w:rPr>
              <w:tab/>
            </w:r>
            <w:r w:rsidR="00A21FD0">
              <w:rPr>
                <w:noProof/>
                <w:webHidden/>
              </w:rPr>
              <w:fldChar w:fldCharType="begin"/>
            </w:r>
            <w:r w:rsidR="00A21FD0">
              <w:rPr>
                <w:noProof/>
                <w:webHidden/>
              </w:rPr>
              <w:instrText xml:space="preserve"> PAGEREF _Toc79327782 \h </w:instrText>
            </w:r>
            <w:r w:rsidR="00A21FD0">
              <w:rPr>
                <w:noProof/>
                <w:webHidden/>
              </w:rPr>
            </w:r>
            <w:r w:rsidR="00A21FD0">
              <w:rPr>
                <w:noProof/>
                <w:webHidden/>
              </w:rPr>
              <w:fldChar w:fldCharType="separate"/>
            </w:r>
            <w:r w:rsidR="00AB5D01">
              <w:rPr>
                <w:noProof/>
                <w:webHidden/>
              </w:rPr>
              <w:t>4</w:t>
            </w:r>
            <w:r w:rsidR="00A21FD0">
              <w:rPr>
                <w:noProof/>
                <w:webHidden/>
              </w:rPr>
              <w:fldChar w:fldCharType="end"/>
            </w:r>
          </w:hyperlink>
        </w:p>
        <w:p w14:paraId="6CDC26DD" w14:textId="521EF8CD" w:rsidR="00A21FD0" w:rsidRDefault="00BC2E5B" w:rsidP="00537FBC">
          <w:pPr>
            <w:pStyle w:val="Verzeichnis2"/>
            <w:rPr>
              <w:rFonts w:eastAsiaTheme="minorEastAsia" w:cstheme="minorBidi"/>
              <w:noProof/>
              <w:lang w:eastAsia="de-DE"/>
            </w:rPr>
          </w:pPr>
          <w:hyperlink w:anchor="_Toc79327783" w:history="1">
            <w:r w:rsidR="00A21FD0" w:rsidRPr="001527F4">
              <w:rPr>
                <w:rStyle w:val="Hyperlink"/>
                <w:noProof/>
              </w:rPr>
              <w:t>3.1</w:t>
            </w:r>
            <w:r w:rsidR="00A21FD0">
              <w:rPr>
                <w:rFonts w:eastAsiaTheme="minorEastAsia" w:cstheme="minorBidi"/>
                <w:noProof/>
                <w:lang w:eastAsia="de-DE"/>
              </w:rPr>
              <w:tab/>
            </w:r>
            <w:r w:rsidR="00A21FD0" w:rsidRPr="001527F4">
              <w:rPr>
                <w:rStyle w:val="Hyperlink"/>
                <w:noProof/>
              </w:rPr>
              <w:t>Technische Breitstellung der Daten</w:t>
            </w:r>
            <w:r w:rsidR="00A21FD0">
              <w:rPr>
                <w:noProof/>
                <w:webHidden/>
              </w:rPr>
              <w:tab/>
            </w:r>
            <w:r w:rsidR="00A21FD0">
              <w:rPr>
                <w:noProof/>
                <w:webHidden/>
              </w:rPr>
              <w:fldChar w:fldCharType="begin"/>
            </w:r>
            <w:r w:rsidR="00A21FD0">
              <w:rPr>
                <w:noProof/>
                <w:webHidden/>
              </w:rPr>
              <w:instrText xml:space="preserve"> PAGEREF _Toc79327783 \h </w:instrText>
            </w:r>
            <w:r w:rsidR="00A21FD0">
              <w:rPr>
                <w:noProof/>
                <w:webHidden/>
              </w:rPr>
            </w:r>
            <w:r w:rsidR="00A21FD0">
              <w:rPr>
                <w:noProof/>
                <w:webHidden/>
              </w:rPr>
              <w:fldChar w:fldCharType="separate"/>
            </w:r>
            <w:r w:rsidR="00AB5D01">
              <w:rPr>
                <w:noProof/>
                <w:webHidden/>
              </w:rPr>
              <w:t>4</w:t>
            </w:r>
            <w:r w:rsidR="00A21FD0">
              <w:rPr>
                <w:noProof/>
                <w:webHidden/>
              </w:rPr>
              <w:fldChar w:fldCharType="end"/>
            </w:r>
          </w:hyperlink>
        </w:p>
        <w:p w14:paraId="54CBDA0E" w14:textId="5396B2FD" w:rsidR="00A21FD0" w:rsidRDefault="00BC2E5B" w:rsidP="00537FBC">
          <w:pPr>
            <w:pStyle w:val="Verzeichnis2"/>
            <w:rPr>
              <w:rFonts w:eastAsiaTheme="minorEastAsia" w:cstheme="minorBidi"/>
              <w:noProof/>
              <w:lang w:eastAsia="de-DE"/>
            </w:rPr>
          </w:pPr>
          <w:hyperlink w:anchor="_Toc79327784" w:history="1">
            <w:r w:rsidR="00A21FD0" w:rsidRPr="001527F4">
              <w:rPr>
                <w:rStyle w:val="Hyperlink"/>
                <w:noProof/>
              </w:rPr>
              <w:t>3.2</w:t>
            </w:r>
            <w:r w:rsidR="00A21FD0">
              <w:rPr>
                <w:rFonts w:eastAsiaTheme="minorEastAsia" w:cstheme="minorBidi"/>
                <w:noProof/>
                <w:lang w:eastAsia="de-DE"/>
              </w:rPr>
              <w:tab/>
            </w:r>
            <w:r w:rsidR="00A21FD0" w:rsidRPr="001527F4">
              <w:rPr>
                <w:rStyle w:val="Hyperlink"/>
                <w:noProof/>
              </w:rPr>
              <w:t>Datenvorverarbeitung</w:t>
            </w:r>
            <w:r w:rsidR="00A21FD0">
              <w:rPr>
                <w:noProof/>
                <w:webHidden/>
              </w:rPr>
              <w:tab/>
            </w:r>
            <w:r w:rsidR="00A21FD0">
              <w:rPr>
                <w:noProof/>
                <w:webHidden/>
              </w:rPr>
              <w:fldChar w:fldCharType="begin"/>
            </w:r>
            <w:r w:rsidR="00A21FD0">
              <w:rPr>
                <w:noProof/>
                <w:webHidden/>
              </w:rPr>
              <w:instrText xml:space="preserve"> PAGEREF _Toc79327784 \h </w:instrText>
            </w:r>
            <w:r w:rsidR="00A21FD0">
              <w:rPr>
                <w:noProof/>
                <w:webHidden/>
              </w:rPr>
            </w:r>
            <w:r w:rsidR="00A21FD0">
              <w:rPr>
                <w:noProof/>
                <w:webHidden/>
              </w:rPr>
              <w:fldChar w:fldCharType="separate"/>
            </w:r>
            <w:r w:rsidR="00AB5D01">
              <w:rPr>
                <w:noProof/>
                <w:webHidden/>
              </w:rPr>
              <w:t>4</w:t>
            </w:r>
            <w:r w:rsidR="00A21FD0">
              <w:rPr>
                <w:noProof/>
                <w:webHidden/>
              </w:rPr>
              <w:fldChar w:fldCharType="end"/>
            </w:r>
          </w:hyperlink>
        </w:p>
        <w:p w14:paraId="2B7928F9" w14:textId="37E61DCD" w:rsidR="00A21FD0" w:rsidRDefault="00BC2E5B" w:rsidP="00537FBC">
          <w:pPr>
            <w:pStyle w:val="Verzeichnis1"/>
            <w:rPr>
              <w:rFonts w:eastAsiaTheme="minorEastAsia" w:cstheme="minorBidi"/>
              <w:noProof/>
              <w:lang w:eastAsia="de-DE"/>
            </w:rPr>
          </w:pPr>
          <w:hyperlink w:anchor="_Toc79327785" w:history="1">
            <w:r w:rsidR="00A21FD0" w:rsidRPr="001527F4">
              <w:rPr>
                <w:rStyle w:val="Hyperlink"/>
                <w:noProof/>
              </w:rPr>
              <w:t>4.</w:t>
            </w:r>
            <w:r w:rsidR="00A21FD0">
              <w:rPr>
                <w:rFonts w:eastAsiaTheme="minorEastAsia" w:cstheme="minorBidi"/>
                <w:noProof/>
                <w:lang w:eastAsia="de-DE"/>
              </w:rPr>
              <w:tab/>
            </w:r>
            <w:r w:rsidR="00A21FD0" w:rsidRPr="001527F4">
              <w:rPr>
                <w:rStyle w:val="Hyperlink"/>
                <w:noProof/>
              </w:rPr>
              <w:t>Visualisierung</w:t>
            </w:r>
            <w:r w:rsidR="00A21FD0">
              <w:rPr>
                <w:noProof/>
                <w:webHidden/>
              </w:rPr>
              <w:tab/>
            </w:r>
            <w:r w:rsidR="00A21FD0">
              <w:rPr>
                <w:noProof/>
                <w:webHidden/>
              </w:rPr>
              <w:fldChar w:fldCharType="begin"/>
            </w:r>
            <w:r w:rsidR="00A21FD0">
              <w:rPr>
                <w:noProof/>
                <w:webHidden/>
              </w:rPr>
              <w:instrText xml:space="preserve"> PAGEREF _Toc79327785 \h </w:instrText>
            </w:r>
            <w:r w:rsidR="00A21FD0">
              <w:rPr>
                <w:noProof/>
                <w:webHidden/>
              </w:rPr>
            </w:r>
            <w:r w:rsidR="00A21FD0">
              <w:rPr>
                <w:noProof/>
                <w:webHidden/>
              </w:rPr>
              <w:fldChar w:fldCharType="separate"/>
            </w:r>
            <w:r w:rsidR="00AB5D01">
              <w:rPr>
                <w:noProof/>
                <w:webHidden/>
              </w:rPr>
              <w:t>5</w:t>
            </w:r>
            <w:r w:rsidR="00A21FD0">
              <w:rPr>
                <w:noProof/>
                <w:webHidden/>
              </w:rPr>
              <w:fldChar w:fldCharType="end"/>
            </w:r>
          </w:hyperlink>
        </w:p>
        <w:p w14:paraId="6225A2C9" w14:textId="58EB7D8C" w:rsidR="00A21FD0" w:rsidRDefault="00BC2E5B" w:rsidP="00537FBC">
          <w:pPr>
            <w:pStyle w:val="Verzeichnis2"/>
            <w:rPr>
              <w:rFonts w:eastAsiaTheme="minorEastAsia" w:cstheme="minorBidi"/>
              <w:noProof/>
              <w:lang w:eastAsia="de-DE"/>
            </w:rPr>
          </w:pPr>
          <w:hyperlink w:anchor="_Toc79327786" w:history="1">
            <w:r w:rsidR="00A21FD0" w:rsidRPr="001527F4">
              <w:rPr>
                <w:rStyle w:val="Hyperlink"/>
                <w:noProof/>
              </w:rPr>
              <w:t>4.1</w:t>
            </w:r>
            <w:r w:rsidR="00A21FD0">
              <w:rPr>
                <w:rFonts w:eastAsiaTheme="minorEastAsia" w:cstheme="minorBidi"/>
                <w:noProof/>
                <w:lang w:eastAsia="de-DE"/>
              </w:rPr>
              <w:tab/>
            </w:r>
            <w:r w:rsidR="00A21FD0" w:rsidRPr="001527F4">
              <w:rPr>
                <w:rStyle w:val="Hyperlink"/>
                <w:noProof/>
              </w:rPr>
              <w:t>Analyse der Anwendungsfälle</w:t>
            </w:r>
            <w:r w:rsidR="00A21FD0">
              <w:rPr>
                <w:noProof/>
                <w:webHidden/>
              </w:rPr>
              <w:tab/>
            </w:r>
            <w:r w:rsidR="00A21FD0">
              <w:rPr>
                <w:noProof/>
                <w:webHidden/>
              </w:rPr>
              <w:fldChar w:fldCharType="begin"/>
            </w:r>
            <w:r w:rsidR="00A21FD0">
              <w:rPr>
                <w:noProof/>
                <w:webHidden/>
              </w:rPr>
              <w:instrText xml:space="preserve"> PAGEREF _Toc79327786 \h </w:instrText>
            </w:r>
            <w:r w:rsidR="00A21FD0">
              <w:rPr>
                <w:noProof/>
                <w:webHidden/>
              </w:rPr>
            </w:r>
            <w:r w:rsidR="00A21FD0">
              <w:rPr>
                <w:noProof/>
                <w:webHidden/>
              </w:rPr>
              <w:fldChar w:fldCharType="separate"/>
            </w:r>
            <w:r w:rsidR="00AB5D01">
              <w:rPr>
                <w:noProof/>
                <w:webHidden/>
              </w:rPr>
              <w:t>5</w:t>
            </w:r>
            <w:r w:rsidR="00A21FD0">
              <w:rPr>
                <w:noProof/>
                <w:webHidden/>
              </w:rPr>
              <w:fldChar w:fldCharType="end"/>
            </w:r>
          </w:hyperlink>
        </w:p>
        <w:p w14:paraId="58E2DA0D" w14:textId="6D793248" w:rsidR="00A21FD0" w:rsidRDefault="00BC2E5B" w:rsidP="00537FBC">
          <w:pPr>
            <w:pStyle w:val="Verzeichnis2"/>
            <w:rPr>
              <w:rFonts w:eastAsiaTheme="minorEastAsia" w:cstheme="minorBidi"/>
              <w:noProof/>
              <w:lang w:eastAsia="de-DE"/>
            </w:rPr>
          </w:pPr>
          <w:hyperlink w:anchor="_Toc79327787" w:history="1">
            <w:r w:rsidR="00A21FD0" w:rsidRPr="001527F4">
              <w:rPr>
                <w:rStyle w:val="Hyperlink"/>
                <w:noProof/>
              </w:rPr>
              <w:t>4.2</w:t>
            </w:r>
            <w:r w:rsidR="00A21FD0">
              <w:rPr>
                <w:rFonts w:eastAsiaTheme="minorEastAsia" w:cstheme="minorBidi"/>
                <w:noProof/>
                <w:lang w:eastAsia="de-DE"/>
              </w:rPr>
              <w:tab/>
            </w:r>
            <w:r w:rsidR="00A21FD0" w:rsidRPr="001527F4">
              <w:rPr>
                <w:rStyle w:val="Hyperlink"/>
                <w:noProof/>
              </w:rPr>
              <w:t>Anforderungen an die Visualisierungen</w:t>
            </w:r>
            <w:r w:rsidR="00A21FD0">
              <w:rPr>
                <w:noProof/>
                <w:webHidden/>
              </w:rPr>
              <w:tab/>
            </w:r>
            <w:r w:rsidR="00A21FD0">
              <w:rPr>
                <w:noProof/>
                <w:webHidden/>
              </w:rPr>
              <w:fldChar w:fldCharType="begin"/>
            </w:r>
            <w:r w:rsidR="00A21FD0">
              <w:rPr>
                <w:noProof/>
                <w:webHidden/>
              </w:rPr>
              <w:instrText xml:space="preserve"> PAGEREF _Toc79327787 \h </w:instrText>
            </w:r>
            <w:r w:rsidR="00A21FD0">
              <w:rPr>
                <w:noProof/>
                <w:webHidden/>
              </w:rPr>
            </w:r>
            <w:r w:rsidR="00A21FD0">
              <w:rPr>
                <w:noProof/>
                <w:webHidden/>
              </w:rPr>
              <w:fldChar w:fldCharType="separate"/>
            </w:r>
            <w:r w:rsidR="00AB5D01">
              <w:rPr>
                <w:noProof/>
                <w:webHidden/>
              </w:rPr>
              <w:t>5</w:t>
            </w:r>
            <w:r w:rsidR="00A21FD0">
              <w:rPr>
                <w:noProof/>
                <w:webHidden/>
              </w:rPr>
              <w:fldChar w:fldCharType="end"/>
            </w:r>
          </w:hyperlink>
        </w:p>
        <w:p w14:paraId="11D4072E" w14:textId="3249B329" w:rsidR="00A21FD0" w:rsidRDefault="00BC2E5B" w:rsidP="00537FBC">
          <w:pPr>
            <w:pStyle w:val="Verzeichnis2"/>
            <w:rPr>
              <w:rFonts w:eastAsiaTheme="minorEastAsia" w:cstheme="minorBidi"/>
              <w:noProof/>
              <w:lang w:eastAsia="de-DE"/>
            </w:rPr>
          </w:pPr>
          <w:hyperlink w:anchor="_Toc79327788" w:history="1">
            <w:r w:rsidR="00A21FD0" w:rsidRPr="001527F4">
              <w:rPr>
                <w:rStyle w:val="Hyperlink"/>
                <w:noProof/>
              </w:rPr>
              <w:t>4.3</w:t>
            </w:r>
            <w:r w:rsidR="00A21FD0">
              <w:rPr>
                <w:rFonts w:eastAsiaTheme="minorEastAsia" w:cstheme="minorBidi"/>
                <w:noProof/>
                <w:lang w:eastAsia="de-DE"/>
              </w:rPr>
              <w:tab/>
            </w:r>
            <w:r w:rsidR="00A21FD0" w:rsidRPr="001527F4">
              <w:rPr>
                <w:rStyle w:val="Hyperlink"/>
                <w:noProof/>
              </w:rPr>
              <w:t>Präsentation der Visualisierung</w:t>
            </w:r>
            <w:r w:rsidR="00A21FD0">
              <w:rPr>
                <w:noProof/>
                <w:webHidden/>
              </w:rPr>
              <w:tab/>
            </w:r>
            <w:r w:rsidR="00A21FD0">
              <w:rPr>
                <w:noProof/>
                <w:webHidden/>
              </w:rPr>
              <w:fldChar w:fldCharType="begin"/>
            </w:r>
            <w:r w:rsidR="00A21FD0">
              <w:rPr>
                <w:noProof/>
                <w:webHidden/>
              </w:rPr>
              <w:instrText xml:space="preserve"> PAGEREF _Toc79327788 \h </w:instrText>
            </w:r>
            <w:r w:rsidR="00A21FD0">
              <w:rPr>
                <w:noProof/>
                <w:webHidden/>
              </w:rPr>
            </w:r>
            <w:r w:rsidR="00A21FD0">
              <w:rPr>
                <w:noProof/>
                <w:webHidden/>
              </w:rPr>
              <w:fldChar w:fldCharType="separate"/>
            </w:r>
            <w:r w:rsidR="00AB5D01">
              <w:rPr>
                <w:noProof/>
                <w:webHidden/>
              </w:rPr>
              <w:t>5</w:t>
            </w:r>
            <w:r w:rsidR="00A21FD0">
              <w:rPr>
                <w:noProof/>
                <w:webHidden/>
              </w:rPr>
              <w:fldChar w:fldCharType="end"/>
            </w:r>
          </w:hyperlink>
        </w:p>
        <w:p w14:paraId="0E243D1D" w14:textId="311059C7" w:rsidR="00A21FD0" w:rsidRDefault="00BC2E5B" w:rsidP="00537FBC">
          <w:pPr>
            <w:pStyle w:val="Verzeichnis3"/>
            <w:rPr>
              <w:rFonts w:eastAsiaTheme="minorEastAsia" w:cstheme="minorBidi"/>
              <w:noProof/>
              <w:lang w:eastAsia="de-DE"/>
            </w:rPr>
          </w:pPr>
          <w:hyperlink w:anchor="_Toc79327789" w:history="1">
            <w:r w:rsidR="00A21FD0" w:rsidRPr="001527F4">
              <w:rPr>
                <w:rStyle w:val="Hyperlink"/>
                <w:noProof/>
              </w:rPr>
              <w:t>4.3.1</w:t>
            </w:r>
            <w:r w:rsidR="00A21FD0">
              <w:rPr>
                <w:rFonts w:eastAsiaTheme="minorEastAsia" w:cstheme="minorBidi"/>
                <w:noProof/>
                <w:lang w:eastAsia="de-DE"/>
              </w:rPr>
              <w:tab/>
            </w:r>
            <w:r w:rsidR="00A21FD0" w:rsidRPr="001527F4">
              <w:rPr>
                <w:rStyle w:val="Hyperlink"/>
                <w:noProof/>
              </w:rPr>
              <w:t>Visualisierung Eins</w:t>
            </w:r>
            <w:r w:rsidR="00A21FD0">
              <w:rPr>
                <w:noProof/>
                <w:webHidden/>
              </w:rPr>
              <w:tab/>
            </w:r>
            <w:r w:rsidR="00A21FD0">
              <w:rPr>
                <w:noProof/>
                <w:webHidden/>
              </w:rPr>
              <w:fldChar w:fldCharType="begin"/>
            </w:r>
            <w:r w:rsidR="00A21FD0">
              <w:rPr>
                <w:noProof/>
                <w:webHidden/>
              </w:rPr>
              <w:instrText xml:space="preserve"> PAGEREF _Toc79327789 \h </w:instrText>
            </w:r>
            <w:r w:rsidR="00A21FD0">
              <w:rPr>
                <w:noProof/>
                <w:webHidden/>
              </w:rPr>
            </w:r>
            <w:r w:rsidR="00A21FD0">
              <w:rPr>
                <w:noProof/>
                <w:webHidden/>
              </w:rPr>
              <w:fldChar w:fldCharType="separate"/>
            </w:r>
            <w:r w:rsidR="00AB5D01">
              <w:rPr>
                <w:noProof/>
                <w:webHidden/>
              </w:rPr>
              <w:t>5</w:t>
            </w:r>
            <w:r w:rsidR="00A21FD0">
              <w:rPr>
                <w:noProof/>
                <w:webHidden/>
              </w:rPr>
              <w:fldChar w:fldCharType="end"/>
            </w:r>
          </w:hyperlink>
        </w:p>
        <w:p w14:paraId="1F494D5D" w14:textId="4B078528" w:rsidR="00A21FD0" w:rsidRDefault="00BC2E5B" w:rsidP="00537FBC">
          <w:pPr>
            <w:pStyle w:val="Verzeichnis3"/>
            <w:rPr>
              <w:rFonts w:eastAsiaTheme="minorEastAsia" w:cstheme="minorBidi"/>
              <w:noProof/>
              <w:lang w:eastAsia="de-DE"/>
            </w:rPr>
          </w:pPr>
          <w:hyperlink w:anchor="_Toc79327790" w:history="1">
            <w:r w:rsidR="00A21FD0" w:rsidRPr="001527F4">
              <w:rPr>
                <w:rStyle w:val="Hyperlink"/>
                <w:noProof/>
              </w:rPr>
              <w:t>4.3.2</w:t>
            </w:r>
            <w:r w:rsidR="00A21FD0">
              <w:rPr>
                <w:rFonts w:eastAsiaTheme="minorEastAsia" w:cstheme="minorBidi"/>
                <w:noProof/>
                <w:lang w:eastAsia="de-DE"/>
              </w:rPr>
              <w:tab/>
            </w:r>
            <w:r w:rsidR="00A21FD0" w:rsidRPr="001527F4">
              <w:rPr>
                <w:rStyle w:val="Hyperlink"/>
                <w:noProof/>
              </w:rPr>
              <w:t>Visualisierung Zwei</w:t>
            </w:r>
            <w:r w:rsidR="00A21FD0">
              <w:rPr>
                <w:noProof/>
                <w:webHidden/>
              </w:rPr>
              <w:tab/>
            </w:r>
            <w:r w:rsidR="00A21FD0">
              <w:rPr>
                <w:noProof/>
                <w:webHidden/>
              </w:rPr>
              <w:fldChar w:fldCharType="begin"/>
            </w:r>
            <w:r w:rsidR="00A21FD0">
              <w:rPr>
                <w:noProof/>
                <w:webHidden/>
              </w:rPr>
              <w:instrText xml:space="preserve"> PAGEREF _Toc79327790 \h </w:instrText>
            </w:r>
            <w:r w:rsidR="00A21FD0">
              <w:rPr>
                <w:noProof/>
                <w:webHidden/>
              </w:rPr>
            </w:r>
            <w:r w:rsidR="00A21FD0">
              <w:rPr>
                <w:noProof/>
                <w:webHidden/>
              </w:rPr>
              <w:fldChar w:fldCharType="separate"/>
            </w:r>
            <w:r w:rsidR="00AB5D01">
              <w:rPr>
                <w:noProof/>
                <w:webHidden/>
              </w:rPr>
              <w:t>5</w:t>
            </w:r>
            <w:r w:rsidR="00A21FD0">
              <w:rPr>
                <w:noProof/>
                <w:webHidden/>
              </w:rPr>
              <w:fldChar w:fldCharType="end"/>
            </w:r>
          </w:hyperlink>
        </w:p>
        <w:p w14:paraId="5A29BBBB" w14:textId="6E35D204" w:rsidR="00A21FD0" w:rsidRDefault="00BC2E5B" w:rsidP="00537FBC">
          <w:pPr>
            <w:pStyle w:val="Verzeichnis3"/>
            <w:rPr>
              <w:rFonts w:eastAsiaTheme="minorEastAsia" w:cstheme="minorBidi"/>
              <w:noProof/>
              <w:lang w:eastAsia="de-DE"/>
            </w:rPr>
          </w:pPr>
          <w:hyperlink w:anchor="_Toc79327791" w:history="1">
            <w:r w:rsidR="00A21FD0" w:rsidRPr="001527F4">
              <w:rPr>
                <w:rStyle w:val="Hyperlink"/>
                <w:noProof/>
              </w:rPr>
              <w:t>4.3.3</w:t>
            </w:r>
            <w:r w:rsidR="00A21FD0">
              <w:rPr>
                <w:rFonts w:eastAsiaTheme="minorEastAsia" w:cstheme="minorBidi"/>
                <w:noProof/>
                <w:lang w:eastAsia="de-DE"/>
              </w:rPr>
              <w:tab/>
            </w:r>
            <w:r w:rsidR="00A21FD0" w:rsidRPr="001527F4">
              <w:rPr>
                <w:rStyle w:val="Hyperlink"/>
                <w:noProof/>
              </w:rPr>
              <w:t>Visualisierung Drei</w:t>
            </w:r>
            <w:r w:rsidR="00A21FD0">
              <w:rPr>
                <w:noProof/>
                <w:webHidden/>
              </w:rPr>
              <w:tab/>
            </w:r>
            <w:r w:rsidR="00A21FD0">
              <w:rPr>
                <w:noProof/>
                <w:webHidden/>
              </w:rPr>
              <w:fldChar w:fldCharType="begin"/>
            </w:r>
            <w:r w:rsidR="00A21FD0">
              <w:rPr>
                <w:noProof/>
                <w:webHidden/>
              </w:rPr>
              <w:instrText xml:space="preserve"> PAGEREF _Toc79327791 \h </w:instrText>
            </w:r>
            <w:r w:rsidR="00A21FD0">
              <w:rPr>
                <w:noProof/>
                <w:webHidden/>
              </w:rPr>
            </w:r>
            <w:r w:rsidR="00A21FD0">
              <w:rPr>
                <w:noProof/>
                <w:webHidden/>
              </w:rPr>
              <w:fldChar w:fldCharType="separate"/>
            </w:r>
            <w:r w:rsidR="00AB5D01">
              <w:rPr>
                <w:noProof/>
                <w:webHidden/>
              </w:rPr>
              <w:t>5</w:t>
            </w:r>
            <w:r w:rsidR="00A21FD0">
              <w:rPr>
                <w:noProof/>
                <w:webHidden/>
              </w:rPr>
              <w:fldChar w:fldCharType="end"/>
            </w:r>
          </w:hyperlink>
        </w:p>
        <w:p w14:paraId="0E13D1B3" w14:textId="663AF439" w:rsidR="00A21FD0" w:rsidRDefault="00BC2E5B" w:rsidP="00537FBC">
          <w:pPr>
            <w:pStyle w:val="Verzeichnis2"/>
            <w:rPr>
              <w:rFonts w:eastAsiaTheme="minorEastAsia" w:cstheme="minorBidi"/>
              <w:noProof/>
              <w:lang w:eastAsia="de-DE"/>
            </w:rPr>
          </w:pPr>
          <w:hyperlink w:anchor="_Toc79327792" w:history="1">
            <w:r w:rsidR="00A21FD0" w:rsidRPr="001527F4">
              <w:rPr>
                <w:rStyle w:val="Hyperlink"/>
                <w:noProof/>
              </w:rPr>
              <w:t>4.4</w:t>
            </w:r>
            <w:r w:rsidR="00A21FD0">
              <w:rPr>
                <w:rFonts w:eastAsiaTheme="minorEastAsia" w:cstheme="minorBidi"/>
                <w:noProof/>
                <w:lang w:eastAsia="de-DE"/>
              </w:rPr>
              <w:tab/>
            </w:r>
            <w:r w:rsidR="00A21FD0" w:rsidRPr="001527F4">
              <w:rPr>
                <w:rStyle w:val="Hyperlink"/>
                <w:noProof/>
              </w:rPr>
              <w:t>Interaktion</w:t>
            </w:r>
            <w:r w:rsidR="00A21FD0">
              <w:rPr>
                <w:noProof/>
                <w:webHidden/>
              </w:rPr>
              <w:tab/>
            </w:r>
            <w:r w:rsidR="00A21FD0">
              <w:rPr>
                <w:noProof/>
                <w:webHidden/>
              </w:rPr>
              <w:fldChar w:fldCharType="begin"/>
            </w:r>
            <w:r w:rsidR="00A21FD0">
              <w:rPr>
                <w:noProof/>
                <w:webHidden/>
              </w:rPr>
              <w:instrText xml:space="preserve"> PAGEREF _Toc79327792 \h </w:instrText>
            </w:r>
            <w:r w:rsidR="00A21FD0">
              <w:rPr>
                <w:noProof/>
                <w:webHidden/>
              </w:rPr>
            </w:r>
            <w:r w:rsidR="00A21FD0">
              <w:rPr>
                <w:noProof/>
                <w:webHidden/>
              </w:rPr>
              <w:fldChar w:fldCharType="separate"/>
            </w:r>
            <w:r w:rsidR="00AB5D01">
              <w:rPr>
                <w:noProof/>
                <w:webHidden/>
              </w:rPr>
              <w:t>5</w:t>
            </w:r>
            <w:r w:rsidR="00A21FD0">
              <w:rPr>
                <w:noProof/>
                <w:webHidden/>
              </w:rPr>
              <w:fldChar w:fldCharType="end"/>
            </w:r>
          </w:hyperlink>
        </w:p>
        <w:p w14:paraId="29606E8F" w14:textId="7A3D1A34" w:rsidR="00A21FD0" w:rsidRDefault="00BC2E5B" w:rsidP="00537FBC">
          <w:pPr>
            <w:pStyle w:val="Verzeichnis1"/>
            <w:rPr>
              <w:rFonts w:eastAsiaTheme="minorEastAsia" w:cstheme="minorBidi"/>
              <w:noProof/>
              <w:lang w:eastAsia="de-DE"/>
            </w:rPr>
          </w:pPr>
          <w:hyperlink w:anchor="_Toc79327793" w:history="1">
            <w:r w:rsidR="00A21FD0" w:rsidRPr="001527F4">
              <w:rPr>
                <w:rStyle w:val="Hyperlink"/>
                <w:noProof/>
              </w:rPr>
              <w:t>5.</w:t>
            </w:r>
            <w:r w:rsidR="00A21FD0">
              <w:rPr>
                <w:rFonts w:eastAsiaTheme="minorEastAsia" w:cstheme="minorBidi"/>
                <w:noProof/>
                <w:lang w:eastAsia="de-DE"/>
              </w:rPr>
              <w:tab/>
            </w:r>
            <w:r w:rsidR="00A21FD0" w:rsidRPr="001527F4">
              <w:rPr>
                <w:rStyle w:val="Hyperlink"/>
                <w:noProof/>
              </w:rPr>
              <w:t>Implementierung</w:t>
            </w:r>
            <w:r w:rsidR="00A21FD0">
              <w:rPr>
                <w:noProof/>
                <w:webHidden/>
              </w:rPr>
              <w:tab/>
            </w:r>
            <w:r w:rsidR="00A21FD0">
              <w:rPr>
                <w:noProof/>
                <w:webHidden/>
              </w:rPr>
              <w:fldChar w:fldCharType="begin"/>
            </w:r>
            <w:r w:rsidR="00A21FD0">
              <w:rPr>
                <w:noProof/>
                <w:webHidden/>
              </w:rPr>
              <w:instrText xml:space="preserve"> PAGEREF _Toc79327793 \h </w:instrText>
            </w:r>
            <w:r w:rsidR="00A21FD0">
              <w:rPr>
                <w:noProof/>
                <w:webHidden/>
              </w:rPr>
            </w:r>
            <w:r w:rsidR="00A21FD0">
              <w:rPr>
                <w:noProof/>
                <w:webHidden/>
              </w:rPr>
              <w:fldChar w:fldCharType="separate"/>
            </w:r>
            <w:r w:rsidR="00AB5D01">
              <w:rPr>
                <w:noProof/>
                <w:webHidden/>
              </w:rPr>
              <w:t>5</w:t>
            </w:r>
            <w:r w:rsidR="00A21FD0">
              <w:rPr>
                <w:noProof/>
                <w:webHidden/>
              </w:rPr>
              <w:fldChar w:fldCharType="end"/>
            </w:r>
          </w:hyperlink>
        </w:p>
        <w:p w14:paraId="737E3611" w14:textId="014AF1BB" w:rsidR="00A21FD0" w:rsidRDefault="00BC2E5B" w:rsidP="00537FBC">
          <w:pPr>
            <w:pStyle w:val="Verzeichnis1"/>
            <w:rPr>
              <w:rFonts w:eastAsiaTheme="minorEastAsia" w:cstheme="minorBidi"/>
              <w:noProof/>
              <w:lang w:eastAsia="de-DE"/>
            </w:rPr>
          </w:pPr>
          <w:hyperlink w:anchor="_Toc79327794" w:history="1">
            <w:r w:rsidR="00A21FD0" w:rsidRPr="001527F4">
              <w:rPr>
                <w:rStyle w:val="Hyperlink"/>
                <w:noProof/>
              </w:rPr>
              <w:t>6.</w:t>
            </w:r>
            <w:r w:rsidR="00A21FD0">
              <w:rPr>
                <w:rFonts w:eastAsiaTheme="minorEastAsia" w:cstheme="minorBidi"/>
                <w:noProof/>
                <w:lang w:eastAsia="de-DE"/>
              </w:rPr>
              <w:tab/>
            </w:r>
            <w:r w:rsidR="00A21FD0" w:rsidRPr="001527F4">
              <w:rPr>
                <w:rStyle w:val="Hyperlink"/>
                <w:noProof/>
              </w:rPr>
              <w:t>Anwendungsfälle</w:t>
            </w:r>
            <w:r w:rsidR="00A21FD0">
              <w:rPr>
                <w:noProof/>
                <w:webHidden/>
              </w:rPr>
              <w:tab/>
            </w:r>
            <w:r w:rsidR="00A21FD0">
              <w:rPr>
                <w:noProof/>
                <w:webHidden/>
              </w:rPr>
              <w:fldChar w:fldCharType="begin"/>
            </w:r>
            <w:r w:rsidR="00A21FD0">
              <w:rPr>
                <w:noProof/>
                <w:webHidden/>
              </w:rPr>
              <w:instrText xml:space="preserve"> PAGEREF _Toc79327794 \h </w:instrText>
            </w:r>
            <w:r w:rsidR="00A21FD0">
              <w:rPr>
                <w:noProof/>
                <w:webHidden/>
              </w:rPr>
            </w:r>
            <w:r w:rsidR="00A21FD0">
              <w:rPr>
                <w:noProof/>
                <w:webHidden/>
              </w:rPr>
              <w:fldChar w:fldCharType="separate"/>
            </w:r>
            <w:r w:rsidR="00AB5D01">
              <w:rPr>
                <w:noProof/>
                <w:webHidden/>
              </w:rPr>
              <w:t>6</w:t>
            </w:r>
            <w:r w:rsidR="00A21FD0">
              <w:rPr>
                <w:noProof/>
                <w:webHidden/>
              </w:rPr>
              <w:fldChar w:fldCharType="end"/>
            </w:r>
          </w:hyperlink>
        </w:p>
        <w:p w14:paraId="4BED2D60" w14:textId="2CE54784" w:rsidR="00A21FD0" w:rsidRDefault="00BC2E5B" w:rsidP="00537FBC">
          <w:pPr>
            <w:pStyle w:val="Verzeichnis2"/>
            <w:rPr>
              <w:rFonts w:eastAsiaTheme="minorEastAsia" w:cstheme="minorBidi"/>
              <w:noProof/>
              <w:lang w:eastAsia="de-DE"/>
            </w:rPr>
          </w:pPr>
          <w:hyperlink w:anchor="_Toc79327795" w:history="1">
            <w:r w:rsidR="00A21FD0" w:rsidRPr="001527F4">
              <w:rPr>
                <w:rStyle w:val="Hyperlink"/>
                <w:noProof/>
              </w:rPr>
              <w:t>6.1</w:t>
            </w:r>
            <w:r w:rsidR="00A21FD0">
              <w:rPr>
                <w:rFonts w:eastAsiaTheme="minorEastAsia" w:cstheme="minorBidi"/>
                <w:noProof/>
                <w:lang w:eastAsia="de-DE"/>
              </w:rPr>
              <w:tab/>
            </w:r>
            <w:r w:rsidR="00A21FD0" w:rsidRPr="001527F4">
              <w:rPr>
                <w:rStyle w:val="Hyperlink"/>
                <w:noProof/>
              </w:rPr>
              <w:t>Anwendung Visualisierung Eins</w:t>
            </w:r>
            <w:r w:rsidR="00A21FD0">
              <w:rPr>
                <w:noProof/>
                <w:webHidden/>
              </w:rPr>
              <w:tab/>
            </w:r>
            <w:r w:rsidR="00A21FD0">
              <w:rPr>
                <w:noProof/>
                <w:webHidden/>
              </w:rPr>
              <w:fldChar w:fldCharType="begin"/>
            </w:r>
            <w:r w:rsidR="00A21FD0">
              <w:rPr>
                <w:noProof/>
                <w:webHidden/>
              </w:rPr>
              <w:instrText xml:space="preserve"> PAGEREF _Toc79327795 \h </w:instrText>
            </w:r>
            <w:r w:rsidR="00A21FD0">
              <w:rPr>
                <w:noProof/>
                <w:webHidden/>
              </w:rPr>
            </w:r>
            <w:r w:rsidR="00A21FD0">
              <w:rPr>
                <w:noProof/>
                <w:webHidden/>
              </w:rPr>
              <w:fldChar w:fldCharType="separate"/>
            </w:r>
            <w:r w:rsidR="00AB5D01">
              <w:rPr>
                <w:noProof/>
                <w:webHidden/>
              </w:rPr>
              <w:t>6</w:t>
            </w:r>
            <w:r w:rsidR="00A21FD0">
              <w:rPr>
                <w:noProof/>
                <w:webHidden/>
              </w:rPr>
              <w:fldChar w:fldCharType="end"/>
            </w:r>
          </w:hyperlink>
        </w:p>
        <w:p w14:paraId="64F297CF" w14:textId="490A0FA2" w:rsidR="00A21FD0" w:rsidRDefault="00BC2E5B" w:rsidP="00537FBC">
          <w:pPr>
            <w:pStyle w:val="Verzeichnis2"/>
            <w:rPr>
              <w:rFonts w:eastAsiaTheme="minorEastAsia" w:cstheme="minorBidi"/>
              <w:noProof/>
              <w:lang w:eastAsia="de-DE"/>
            </w:rPr>
          </w:pPr>
          <w:hyperlink w:anchor="_Toc79327796" w:history="1">
            <w:r w:rsidR="00A21FD0" w:rsidRPr="001527F4">
              <w:rPr>
                <w:rStyle w:val="Hyperlink"/>
                <w:noProof/>
              </w:rPr>
              <w:t>6.2</w:t>
            </w:r>
            <w:r w:rsidR="00A21FD0">
              <w:rPr>
                <w:rFonts w:eastAsiaTheme="minorEastAsia" w:cstheme="minorBidi"/>
                <w:noProof/>
                <w:lang w:eastAsia="de-DE"/>
              </w:rPr>
              <w:tab/>
            </w:r>
            <w:r w:rsidR="00A21FD0" w:rsidRPr="001527F4">
              <w:rPr>
                <w:rStyle w:val="Hyperlink"/>
                <w:noProof/>
              </w:rPr>
              <w:t>Anwendung Visualisierung Zwei</w:t>
            </w:r>
            <w:r w:rsidR="00A21FD0">
              <w:rPr>
                <w:noProof/>
                <w:webHidden/>
              </w:rPr>
              <w:tab/>
            </w:r>
            <w:r w:rsidR="00A21FD0">
              <w:rPr>
                <w:noProof/>
                <w:webHidden/>
              </w:rPr>
              <w:fldChar w:fldCharType="begin"/>
            </w:r>
            <w:r w:rsidR="00A21FD0">
              <w:rPr>
                <w:noProof/>
                <w:webHidden/>
              </w:rPr>
              <w:instrText xml:space="preserve"> PAGEREF _Toc79327796 \h </w:instrText>
            </w:r>
            <w:r w:rsidR="00A21FD0">
              <w:rPr>
                <w:noProof/>
                <w:webHidden/>
              </w:rPr>
            </w:r>
            <w:r w:rsidR="00A21FD0">
              <w:rPr>
                <w:noProof/>
                <w:webHidden/>
              </w:rPr>
              <w:fldChar w:fldCharType="separate"/>
            </w:r>
            <w:r w:rsidR="00AB5D01">
              <w:rPr>
                <w:noProof/>
                <w:webHidden/>
              </w:rPr>
              <w:t>6</w:t>
            </w:r>
            <w:r w:rsidR="00A21FD0">
              <w:rPr>
                <w:noProof/>
                <w:webHidden/>
              </w:rPr>
              <w:fldChar w:fldCharType="end"/>
            </w:r>
          </w:hyperlink>
        </w:p>
        <w:p w14:paraId="49B6DB88" w14:textId="72B5AF73" w:rsidR="00A21FD0" w:rsidRDefault="00BC2E5B" w:rsidP="00537FBC">
          <w:pPr>
            <w:pStyle w:val="Verzeichnis2"/>
            <w:rPr>
              <w:rFonts w:eastAsiaTheme="minorEastAsia" w:cstheme="minorBidi"/>
              <w:noProof/>
              <w:lang w:eastAsia="de-DE"/>
            </w:rPr>
          </w:pPr>
          <w:hyperlink w:anchor="_Toc79327797" w:history="1">
            <w:r w:rsidR="00A21FD0" w:rsidRPr="001527F4">
              <w:rPr>
                <w:rStyle w:val="Hyperlink"/>
                <w:noProof/>
              </w:rPr>
              <w:t>6.3</w:t>
            </w:r>
            <w:r w:rsidR="00A21FD0">
              <w:rPr>
                <w:rFonts w:eastAsiaTheme="minorEastAsia" w:cstheme="minorBidi"/>
                <w:noProof/>
                <w:lang w:eastAsia="de-DE"/>
              </w:rPr>
              <w:tab/>
            </w:r>
            <w:r w:rsidR="00A21FD0" w:rsidRPr="001527F4">
              <w:rPr>
                <w:rStyle w:val="Hyperlink"/>
                <w:noProof/>
              </w:rPr>
              <w:t>Anwendung Visualisierung Drei</w:t>
            </w:r>
            <w:r w:rsidR="00A21FD0">
              <w:rPr>
                <w:noProof/>
                <w:webHidden/>
              </w:rPr>
              <w:tab/>
            </w:r>
            <w:r w:rsidR="00A21FD0">
              <w:rPr>
                <w:noProof/>
                <w:webHidden/>
              </w:rPr>
              <w:fldChar w:fldCharType="begin"/>
            </w:r>
            <w:r w:rsidR="00A21FD0">
              <w:rPr>
                <w:noProof/>
                <w:webHidden/>
              </w:rPr>
              <w:instrText xml:space="preserve"> PAGEREF _Toc79327797 \h </w:instrText>
            </w:r>
            <w:r w:rsidR="00A21FD0">
              <w:rPr>
                <w:noProof/>
                <w:webHidden/>
              </w:rPr>
            </w:r>
            <w:r w:rsidR="00A21FD0">
              <w:rPr>
                <w:noProof/>
                <w:webHidden/>
              </w:rPr>
              <w:fldChar w:fldCharType="separate"/>
            </w:r>
            <w:r w:rsidR="00AB5D01">
              <w:rPr>
                <w:noProof/>
                <w:webHidden/>
              </w:rPr>
              <w:t>6</w:t>
            </w:r>
            <w:r w:rsidR="00A21FD0">
              <w:rPr>
                <w:noProof/>
                <w:webHidden/>
              </w:rPr>
              <w:fldChar w:fldCharType="end"/>
            </w:r>
          </w:hyperlink>
        </w:p>
        <w:p w14:paraId="0710C980" w14:textId="3658FE77" w:rsidR="00A21FD0" w:rsidRDefault="00BC2E5B" w:rsidP="00537FBC">
          <w:pPr>
            <w:pStyle w:val="Verzeichnis1"/>
            <w:rPr>
              <w:rFonts w:eastAsiaTheme="minorEastAsia" w:cstheme="minorBidi"/>
              <w:noProof/>
              <w:lang w:eastAsia="de-DE"/>
            </w:rPr>
          </w:pPr>
          <w:hyperlink w:anchor="_Toc79327798" w:history="1">
            <w:r w:rsidR="00A21FD0" w:rsidRPr="001527F4">
              <w:rPr>
                <w:rStyle w:val="Hyperlink"/>
                <w:noProof/>
              </w:rPr>
              <w:t>7.</w:t>
            </w:r>
            <w:r w:rsidR="00A21FD0">
              <w:rPr>
                <w:rFonts w:eastAsiaTheme="minorEastAsia" w:cstheme="minorBidi"/>
                <w:noProof/>
                <w:lang w:eastAsia="de-DE"/>
              </w:rPr>
              <w:tab/>
            </w:r>
            <w:r w:rsidR="00A21FD0" w:rsidRPr="001527F4">
              <w:rPr>
                <w:rStyle w:val="Hyperlink"/>
                <w:noProof/>
              </w:rPr>
              <w:t>Verwandte Arbeiten</w:t>
            </w:r>
            <w:r w:rsidR="00A21FD0">
              <w:rPr>
                <w:noProof/>
                <w:webHidden/>
              </w:rPr>
              <w:tab/>
            </w:r>
            <w:r w:rsidR="00A21FD0">
              <w:rPr>
                <w:noProof/>
                <w:webHidden/>
              </w:rPr>
              <w:fldChar w:fldCharType="begin"/>
            </w:r>
            <w:r w:rsidR="00A21FD0">
              <w:rPr>
                <w:noProof/>
                <w:webHidden/>
              </w:rPr>
              <w:instrText xml:space="preserve"> PAGEREF _Toc79327798 \h </w:instrText>
            </w:r>
            <w:r w:rsidR="00A21FD0">
              <w:rPr>
                <w:noProof/>
                <w:webHidden/>
              </w:rPr>
            </w:r>
            <w:r w:rsidR="00A21FD0">
              <w:rPr>
                <w:noProof/>
                <w:webHidden/>
              </w:rPr>
              <w:fldChar w:fldCharType="separate"/>
            </w:r>
            <w:r w:rsidR="00AB5D01">
              <w:rPr>
                <w:noProof/>
                <w:webHidden/>
              </w:rPr>
              <w:t>6</w:t>
            </w:r>
            <w:r w:rsidR="00A21FD0">
              <w:rPr>
                <w:noProof/>
                <w:webHidden/>
              </w:rPr>
              <w:fldChar w:fldCharType="end"/>
            </w:r>
          </w:hyperlink>
        </w:p>
        <w:p w14:paraId="2A0EE5DA" w14:textId="636C7288" w:rsidR="00A21FD0" w:rsidRDefault="00BC2E5B" w:rsidP="00537FBC">
          <w:pPr>
            <w:pStyle w:val="Verzeichnis1"/>
            <w:rPr>
              <w:rFonts w:eastAsiaTheme="minorEastAsia" w:cstheme="minorBidi"/>
              <w:noProof/>
              <w:lang w:eastAsia="de-DE"/>
            </w:rPr>
          </w:pPr>
          <w:hyperlink w:anchor="_Toc79327799" w:history="1">
            <w:r w:rsidR="00A21FD0" w:rsidRPr="001527F4">
              <w:rPr>
                <w:rStyle w:val="Hyperlink"/>
                <w:noProof/>
              </w:rPr>
              <w:t>8.</w:t>
            </w:r>
            <w:r w:rsidR="00A21FD0">
              <w:rPr>
                <w:rFonts w:eastAsiaTheme="minorEastAsia" w:cstheme="minorBidi"/>
                <w:noProof/>
                <w:lang w:eastAsia="de-DE"/>
              </w:rPr>
              <w:tab/>
            </w:r>
            <w:r w:rsidR="00A21FD0" w:rsidRPr="001527F4">
              <w:rPr>
                <w:rStyle w:val="Hyperlink"/>
                <w:noProof/>
              </w:rPr>
              <w:t>Zusammenfassung und Ausblick</w:t>
            </w:r>
            <w:r w:rsidR="00A21FD0">
              <w:rPr>
                <w:noProof/>
                <w:webHidden/>
              </w:rPr>
              <w:tab/>
            </w:r>
            <w:r w:rsidR="00A21FD0">
              <w:rPr>
                <w:noProof/>
                <w:webHidden/>
              </w:rPr>
              <w:fldChar w:fldCharType="begin"/>
            </w:r>
            <w:r w:rsidR="00A21FD0">
              <w:rPr>
                <w:noProof/>
                <w:webHidden/>
              </w:rPr>
              <w:instrText xml:space="preserve"> PAGEREF _Toc79327799 \h </w:instrText>
            </w:r>
            <w:r w:rsidR="00A21FD0">
              <w:rPr>
                <w:noProof/>
                <w:webHidden/>
              </w:rPr>
            </w:r>
            <w:r w:rsidR="00A21FD0">
              <w:rPr>
                <w:noProof/>
                <w:webHidden/>
              </w:rPr>
              <w:fldChar w:fldCharType="separate"/>
            </w:r>
            <w:r w:rsidR="00AB5D01">
              <w:rPr>
                <w:noProof/>
                <w:webHidden/>
              </w:rPr>
              <w:t>6</w:t>
            </w:r>
            <w:r w:rsidR="00A21FD0">
              <w:rPr>
                <w:noProof/>
                <w:webHidden/>
              </w:rPr>
              <w:fldChar w:fldCharType="end"/>
            </w:r>
          </w:hyperlink>
        </w:p>
        <w:p w14:paraId="1894B86F" w14:textId="1387D012" w:rsidR="00A21FD0" w:rsidRDefault="00BC2E5B" w:rsidP="00537FBC">
          <w:pPr>
            <w:pStyle w:val="Verzeichnis1"/>
            <w:rPr>
              <w:rFonts w:eastAsiaTheme="minorEastAsia" w:cstheme="minorBidi"/>
              <w:noProof/>
              <w:lang w:eastAsia="de-DE"/>
            </w:rPr>
          </w:pPr>
          <w:hyperlink w:anchor="_Toc79327800" w:history="1">
            <w:r w:rsidR="00A21FD0" w:rsidRPr="001527F4">
              <w:rPr>
                <w:rStyle w:val="Hyperlink"/>
                <w:noProof/>
              </w:rPr>
              <w:t>9.</w:t>
            </w:r>
            <w:r w:rsidR="00A21FD0">
              <w:rPr>
                <w:rFonts w:eastAsiaTheme="minorEastAsia" w:cstheme="minorBidi"/>
                <w:noProof/>
                <w:lang w:eastAsia="de-DE"/>
              </w:rPr>
              <w:tab/>
            </w:r>
            <w:r w:rsidR="00A21FD0" w:rsidRPr="001527F4">
              <w:rPr>
                <w:rStyle w:val="Hyperlink"/>
                <w:noProof/>
              </w:rPr>
              <w:t>Anhang</w:t>
            </w:r>
            <w:r w:rsidR="00A21FD0">
              <w:rPr>
                <w:noProof/>
                <w:webHidden/>
              </w:rPr>
              <w:tab/>
            </w:r>
            <w:r w:rsidR="00A21FD0">
              <w:rPr>
                <w:noProof/>
                <w:webHidden/>
              </w:rPr>
              <w:fldChar w:fldCharType="begin"/>
            </w:r>
            <w:r w:rsidR="00A21FD0">
              <w:rPr>
                <w:noProof/>
                <w:webHidden/>
              </w:rPr>
              <w:instrText xml:space="preserve"> PAGEREF _Toc79327800 \h </w:instrText>
            </w:r>
            <w:r w:rsidR="00A21FD0">
              <w:rPr>
                <w:noProof/>
                <w:webHidden/>
              </w:rPr>
            </w:r>
            <w:r w:rsidR="00A21FD0">
              <w:rPr>
                <w:noProof/>
                <w:webHidden/>
              </w:rPr>
              <w:fldChar w:fldCharType="separate"/>
            </w:r>
            <w:r w:rsidR="00AB5D01">
              <w:rPr>
                <w:noProof/>
                <w:webHidden/>
              </w:rPr>
              <w:t>7</w:t>
            </w:r>
            <w:r w:rsidR="00A21FD0">
              <w:rPr>
                <w:noProof/>
                <w:webHidden/>
              </w:rPr>
              <w:fldChar w:fldCharType="end"/>
            </w:r>
          </w:hyperlink>
        </w:p>
        <w:p w14:paraId="047000A6" w14:textId="1C7444CE" w:rsidR="00991D39" w:rsidRDefault="00991D39" w:rsidP="00537FBC">
          <w:r>
            <w:fldChar w:fldCharType="end"/>
          </w:r>
        </w:p>
      </w:sdtContent>
    </w:sdt>
    <w:p w14:paraId="5EF56212" w14:textId="64AE1CDD" w:rsidR="001C6E03" w:rsidRDefault="00AD3BC9" w:rsidP="00537FBC">
      <w:r>
        <w:t xml:space="preserve">Seitenabstand </w:t>
      </w:r>
      <w:r w:rsidR="00DE1B1B">
        <w:t>Ränder alle 2</w:t>
      </w:r>
    </w:p>
    <w:p w14:paraId="38A6DFA8" w14:textId="2789D1C1" w:rsidR="00DE1B1B" w:rsidRDefault="00DE1B1B" w:rsidP="00537FBC">
      <w:r>
        <w:t>Schriftart: Times new roman</w:t>
      </w:r>
    </w:p>
    <w:p w14:paraId="17D76305" w14:textId="6DCC60DC" w:rsidR="001C6E03" w:rsidRDefault="00DE1B1B" w:rsidP="00537FBC">
      <w:r>
        <w:t>Zeilenabstand: 1,5</w:t>
      </w:r>
    </w:p>
    <w:p w14:paraId="54ACD3C7" w14:textId="267EA8CE" w:rsidR="00FA287D" w:rsidRDefault="00CC5317" w:rsidP="00537FBC">
      <w:r>
        <w:t>Zitierung</w:t>
      </w:r>
      <w:r w:rsidR="00FF789E">
        <w:t>: mit eckige Klammer mit Nummer dahinter</w:t>
      </w:r>
    </w:p>
    <w:p w14:paraId="0A348EE9" w14:textId="1D5B2A02" w:rsidR="001C6E03" w:rsidRDefault="001C6E03" w:rsidP="00537FBC"/>
    <w:p w14:paraId="55FC2CD5" w14:textId="77777777" w:rsidR="001C6E03" w:rsidRDefault="001C6E03" w:rsidP="00537FBC">
      <w:pPr>
        <w:sectPr w:rsidR="001C6E03">
          <w:pgSz w:w="11906" w:h="16838"/>
          <w:pgMar w:top="1417" w:right="1417" w:bottom="1134" w:left="1417" w:header="708" w:footer="708" w:gutter="0"/>
          <w:cols w:space="708"/>
          <w:docGrid w:linePitch="360"/>
        </w:sectPr>
      </w:pPr>
    </w:p>
    <w:p w14:paraId="4D674C64" w14:textId="674EFAD7" w:rsidR="001C6E03" w:rsidRPr="00537FBC" w:rsidRDefault="008F593C" w:rsidP="00537FBC">
      <w:pPr>
        <w:pStyle w:val="berschrift1"/>
      </w:pPr>
      <w:bookmarkStart w:id="1" w:name="_Toc79327778"/>
      <w:r w:rsidRPr="00537FBC">
        <w:lastRenderedPageBreak/>
        <w:t>Einleitung</w:t>
      </w:r>
      <w:bookmarkEnd w:id="1"/>
    </w:p>
    <w:p w14:paraId="31B11A49" w14:textId="1FC2A683" w:rsidR="00E32161" w:rsidRDefault="00462FAD" w:rsidP="00184993">
      <w:r>
        <w:t>W</w:t>
      </w:r>
      <w:r w:rsidR="00E7704F">
        <w:t>eltweit wurden</w:t>
      </w:r>
      <w:r w:rsidR="00DB2942">
        <w:t xml:space="preserve"> 2020 über mehr als 260 Millionen Hektoliter</w:t>
      </w:r>
      <w:r w:rsidR="003B7138">
        <w:t xml:space="preserve"> (mhl)</w:t>
      </w:r>
      <w:r w:rsidR="00DB2942">
        <w:t xml:space="preserve"> Wein produziert</w:t>
      </w:r>
      <w:r w:rsidR="004D03E1">
        <w:t xml:space="preserve"> </w:t>
      </w:r>
      <w:sdt>
        <w:sdtPr>
          <w:alias w:val="To edit, see citavi.com/edit"/>
          <w:tag w:val="CitaviPlaceholder#7530d820-a709-41a7-8db9-c97b0ff15e8e"/>
          <w:id w:val="1584952096"/>
          <w:placeholder>
            <w:docPart w:val="DefaultPlaceholder_-1854013440"/>
          </w:placeholder>
        </w:sdtPr>
        <w:sdtEndPr/>
        <w:sdtContent>
          <w:r w:rsidR="004D03E1">
            <w:fldChar w:fldCharType="begin"/>
          </w:r>
          <w:r w:rsidR="00601F0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zNDA1ZDIxLWJmNzEtNGE1Yi1iM2IyLTdkOTE4ZTk5MTk0MCIsIlJhbmdlTGVuZ3RoIjoz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RhdGUiOiIyMC4wNC4yMDI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}</w:instrText>
          </w:r>
          <w:r w:rsidR="004D03E1">
            <w:fldChar w:fldCharType="separate"/>
          </w:r>
          <w:r w:rsidR="004D03E1">
            <w:t>[1]</w:t>
          </w:r>
          <w:r w:rsidR="004D03E1">
            <w:fldChar w:fldCharType="end"/>
          </w:r>
        </w:sdtContent>
      </w:sdt>
      <w:r w:rsidR="00DB2942">
        <w:t xml:space="preserve">. </w:t>
      </w:r>
      <w:r w:rsidR="00DD270F">
        <w:t>Umgerechnet</w:t>
      </w:r>
      <w:r w:rsidR="00DB2942">
        <w:t xml:space="preserve"> in Liter sind dies </w:t>
      </w:r>
      <w:r w:rsidR="001568FD" w:rsidRPr="001568FD">
        <w:t>26</w:t>
      </w:r>
      <w:r w:rsidR="001568FD">
        <w:t>.</w:t>
      </w:r>
      <w:r w:rsidR="001568FD" w:rsidRPr="001568FD">
        <w:t>000</w:t>
      </w:r>
      <w:r w:rsidR="001568FD">
        <w:t>.</w:t>
      </w:r>
      <w:r w:rsidR="001568FD" w:rsidRPr="001568FD">
        <w:t>000</w:t>
      </w:r>
      <w:r w:rsidR="001568FD">
        <w:t>.</w:t>
      </w:r>
      <w:r w:rsidR="001568FD" w:rsidRPr="001568FD">
        <w:t>000</w:t>
      </w:r>
      <w:r w:rsidR="00DD270F">
        <w:t xml:space="preserve"> Liter (26 Milliarden Liter).</w:t>
      </w:r>
      <w:r w:rsidR="004D03E1">
        <w:t xml:space="preserve"> </w:t>
      </w:r>
      <w:r w:rsidR="00154714">
        <w:t xml:space="preserve">Davon wurden von Deutschland allein </w:t>
      </w:r>
      <w:r w:rsidR="003B7138">
        <w:t>8,4 mhl produziert</w:t>
      </w:r>
      <w:r w:rsidR="001B3D4D">
        <w:t xml:space="preserve"> </w:t>
      </w:r>
      <w:sdt>
        <w:sdtPr>
          <w:alias w:val="To edit, see citavi.com/edit"/>
          <w:tag w:val="CitaviPlaceholder#40f2294a-9643-4937-b048-ad588849f0fe"/>
          <w:id w:val="-90697147"/>
          <w:placeholder>
            <w:docPart w:val="DefaultPlaceholder_-1854013440"/>
          </w:placeholder>
        </w:sdtPr>
        <w:sdtEndPr/>
        <w:sdtContent>
          <w:r w:rsidR="001B3D4D">
            <w:fldChar w:fldCharType="begin"/>
          </w:r>
          <w:r w:rsidR="00601F0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ZlYzI0NDgxLTk4NWQtNGM4Ni05ZmRkLTUyY2IzMjc1NzE0MCIsIlJhbmdlTGVuZ3RoIjoz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RhdGUiOiIyMC4wNC4yMDI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}</w:instrText>
          </w:r>
          <w:r w:rsidR="001B3D4D">
            <w:fldChar w:fldCharType="separate"/>
          </w:r>
          <w:r w:rsidR="001B3D4D">
            <w:t>[1]</w:t>
          </w:r>
          <w:r w:rsidR="001B3D4D">
            <w:fldChar w:fldCharType="end"/>
          </w:r>
        </w:sdtContent>
      </w:sdt>
      <w:r w:rsidR="003B7138">
        <w:t>. Was jedoch von der Führenden Wein</w:t>
      </w:r>
      <w:r w:rsidR="006C1565">
        <w:t xml:space="preserve">produktionsnation Italien mit 49,1 mhl rund um das neunfache </w:t>
      </w:r>
      <w:r w:rsidR="00531DFF">
        <w:t>übertroffen wird</w:t>
      </w:r>
      <w:r w:rsidR="001B3D4D">
        <w:t xml:space="preserve"> </w:t>
      </w:r>
      <w:sdt>
        <w:sdtPr>
          <w:alias w:val="To edit, see citavi.com/edit"/>
          <w:tag w:val="CitaviPlaceholder#7df7ed3c-9429-45c2-aeb8-a9f872296d27"/>
          <w:id w:val="-101960996"/>
          <w:placeholder>
            <w:docPart w:val="DefaultPlaceholder_-1854013440"/>
          </w:placeholder>
        </w:sdtPr>
        <w:sdtEndPr/>
        <w:sdtContent>
          <w:r w:rsidR="001B3D4D">
            <w:fldChar w:fldCharType="begin"/>
          </w:r>
          <w:r w:rsidR="00601F0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zN2ZmMzI4LTJiNjgtNDQzYi04YTAwLWRiZjFkZWE1YzUxZiIsIlJhbmdlTGVuZ3RoIjoz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RhdGUiOiIyMC4wNC4yMDI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}</w:instrText>
          </w:r>
          <w:r w:rsidR="001B3D4D">
            <w:fldChar w:fldCharType="separate"/>
          </w:r>
          <w:r w:rsidR="001B3D4D">
            <w:t>[1]</w:t>
          </w:r>
          <w:r w:rsidR="001B3D4D">
            <w:fldChar w:fldCharType="end"/>
          </w:r>
        </w:sdtContent>
      </w:sdt>
      <w:r w:rsidR="00531DFF">
        <w:t xml:space="preserve">. Aus diesen Zahlen lässt sich bereits erahnen das es Weine in den verschiedensten Arten </w:t>
      </w:r>
      <w:r w:rsidR="00DF1342">
        <w:t xml:space="preserve">und Geschmäckern gibt. Aus dieser Vielfalt an Weinen wurde </w:t>
      </w:r>
      <w:r w:rsidR="000706D8">
        <w:t>ein Datensatz zusammengestellt mit rund 21 Tausend Datensätzen rund um verschiedene Weine</w:t>
      </w:r>
      <w:r w:rsidR="00A50D41">
        <w:t>. Diese wurden dabei in den verschiedensten Kategorien bewertet und werden nun mithilfe von verschiedenen Visualisierungstechniken in diesem Projektbericht genauer analysiert.</w:t>
      </w:r>
    </w:p>
    <w:p w14:paraId="7FA5FAA4" w14:textId="4C438B93" w:rsidR="00184993" w:rsidRDefault="00AB58E5" w:rsidP="00184993">
      <w:r>
        <w:t xml:space="preserve">Dabei ist das Hauptziel aus diesen </w:t>
      </w:r>
      <w:r w:rsidR="0014447E">
        <w:t>verschiedenen</w:t>
      </w:r>
      <w:r>
        <w:t xml:space="preserve"> </w:t>
      </w:r>
      <w:r w:rsidR="0014447E">
        <w:t xml:space="preserve">Daten möglichst viel Erkenntnisse zu generieren </w:t>
      </w:r>
      <w:r w:rsidR="00C74429">
        <w:t>umso</w:t>
      </w:r>
      <w:r w:rsidR="00DF0069">
        <w:t xml:space="preserve"> vielleicht neue Einsichten in das Thema rund um die Weine zu erhalten.</w:t>
      </w:r>
      <w:r w:rsidR="00216789">
        <w:t xml:space="preserve"> Insbe</w:t>
      </w:r>
      <w:r w:rsidR="00E32161">
        <w:t xml:space="preserve">sondere ob es verschiedene Zusammenhänge zwischen den verschiedenen Eigenschaften, welche in dem Datensatz analysiert worden sind, gibt. </w:t>
      </w:r>
      <w:r w:rsidR="000A632F">
        <w:t xml:space="preserve">Darüber hinaus wäre es wichtig zu </w:t>
      </w:r>
      <w:r w:rsidR="004E5136">
        <w:t>wissen,</w:t>
      </w:r>
      <w:r w:rsidR="000A632F">
        <w:t xml:space="preserve"> ob es auch einen Zusammenhang zwischen den Produktionsmengen von Weinen</w:t>
      </w:r>
      <w:r w:rsidR="004E5136">
        <w:t xml:space="preserve"> gibt und den verschieden Weinarten innerhalb eines Landes. Zusätzlich sollte überprüft </w:t>
      </w:r>
      <w:r w:rsidR="00C90547">
        <w:t>werden,</w:t>
      </w:r>
      <w:r w:rsidR="004E5136">
        <w:t xml:space="preserve"> ob es zwischen den einzelne</w:t>
      </w:r>
      <w:r w:rsidR="00B53C34">
        <w:t xml:space="preserve">n </w:t>
      </w:r>
      <w:r w:rsidR="00C90547">
        <w:t>Kategorien,</w:t>
      </w:r>
      <w:r w:rsidR="00B53C34">
        <w:t xml:space="preserve"> welche im Datensatz behandelt worden sind, </w:t>
      </w:r>
      <w:r w:rsidR="0017049A">
        <w:t>Eigenschafts</w:t>
      </w:r>
      <w:r w:rsidR="00B53C34">
        <w:t>übergreifende Eigenschaften gibt.</w:t>
      </w:r>
      <w:r w:rsidR="004F439A">
        <w:t xml:space="preserve"> Diese Fragen werden anschließend in diesem Bericht mithilfe von den drei Visualisierungstechniken des Scatterplots, </w:t>
      </w:r>
      <w:r w:rsidR="00C90547" w:rsidRPr="00C90547">
        <w:t xml:space="preserve">Baumhierarchie </w:t>
      </w:r>
      <w:r w:rsidR="004F439A">
        <w:t xml:space="preserve">und Parallele Koordinaten </w:t>
      </w:r>
      <w:r w:rsidR="00C90547">
        <w:t>beantwortet</w:t>
      </w:r>
      <w:r w:rsidR="004F439A">
        <w:t>.</w:t>
      </w:r>
    </w:p>
    <w:p w14:paraId="4F51B7F1" w14:textId="1772C6B6" w:rsidR="008F593C" w:rsidRPr="00537FBC" w:rsidRDefault="008F593C" w:rsidP="00537FBC">
      <w:pPr>
        <w:pStyle w:val="berschrift2"/>
      </w:pPr>
      <w:bookmarkStart w:id="2" w:name="_Toc79327779"/>
      <w:r w:rsidRPr="00537FBC">
        <w:t>Anwendungshintergrund</w:t>
      </w:r>
      <w:bookmarkEnd w:id="2"/>
    </w:p>
    <w:p w14:paraId="7FFD70D9" w14:textId="3BC059F0" w:rsidR="00136832" w:rsidRDefault="00907B61" w:rsidP="00E952C0">
      <w:r>
        <w:t>Die Visualisierungstechniken, die in diesem Projektbericht verwendet werden, sind die des Scatterplots</w:t>
      </w:r>
      <w:r w:rsidR="00396078">
        <w:t xml:space="preserve">, der Parallelen Koordinaten und der Baumhierachie. </w:t>
      </w:r>
      <w:r w:rsidR="00136098">
        <w:t xml:space="preserve">Diese werden </w:t>
      </w:r>
      <w:r w:rsidR="00E93CF6">
        <w:t>nachfolgend</w:t>
      </w:r>
      <w:r w:rsidR="00136098">
        <w:t xml:space="preserve"> kurz </w:t>
      </w:r>
      <w:r w:rsidR="00E93CF6">
        <w:t>vorgestellt,</w:t>
      </w:r>
      <w:r w:rsidR="00136098">
        <w:t xml:space="preserve"> um ein besseres Verständnis für diese zu schaffen.</w:t>
      </w:r>
    </w:p>
    <w:p w14:paraId="7359EC38" w14:textId="5D4729A0" w:rsidR="00E952C0" w:rsidRDefault="00D22191" w:rsidP="00E952C0">
      <w:r>
        <w:t xml:space="preserve">Der Scatterplot stellt dabei </w:t>
      </w:r>
      <w:r w:rsidR="00BE78B8">
        <w:t>zwei verschiedene numerische Variablen gegenüber</w:t>
      </w:r>
      <w:r w:rsidR="00136832">
        <w:t xml:space="preserve">, diese werden mithilfe von Punkten dargestellt. </w:t>
      </w:r>
      <w:r w:rsidR="0038125F">
        <w:t>Die Position dieser Punkte gibt dabei d</w:t>
      </w:r>
      <w:r w:rsidR="00B10553">
        <w:t xml:space="preserve">en Wert auf der Horizontalen und vertikalen Achse an. Diese Darstellung ist besonders </w:t>
      </w:r>
      <w:r w:rsidR="008D4BEB">
        <w:t>wichtig,</w:t>
      </w:r>
      <w:r w:rsidR="00B10553">
        <w:t xml:space="preserve"> um verschiedene Zusammenhänge zwischen zwei Variablen herauszufinden.</w:t>
      </w:r>
      <w:r w:rsidR="008D4BEB">
        <w:t xml:space="preserve"> </w:t>
      </w:r>
      <w:r w:rsidR="00D227BA">
        <w:t xml:space="preserve">So können diese Punkte </w:t>
      </w:r>
      <w:r w:rsidR="007470E3">
        <w:t xml:space="preserve">als ganzes betrachtet werden verschiedene Muster anzeigen. </w:t>
      </w:r>
      <w:r w:rsidR="008D4BEB">
        <w:t>So ist es möglich einfach verschiedene Korrelation</w:t>
      </w:r>
      <w:r w:rsidR="004E3927">
        <w:t>sbeziehungen</w:t>
      </w:r>
      <w:r w:rsidR="008D4BEB">
        <w:t xml:space="preserve"> festzustellen</w:t>
      </w:r>
      <w:r w:rsidR="00B037AE">
        <w:t xml:space="preserve">. Bei solchen Fällen ist es dann einfach vorherzusagen wo ein gewisser Horizontaler Wert liegen werden würde wenn </w:t>
      </w:r>
      <w:r w:rsidR="00EC4536">
        <w:t xml:space="preserve">wir einen vertikalen Wert haben. </w:t>
      </w:r>
      <w:r w:rsidR="00136098">
        <w:t xml:space="preserve">Darüber hinaus ist es </w:t>
      </w:r>
      <w:r w:rsidR="002C53E4">
        <w:t xml:space="preserve">mithilfe eines </w:t>
      </w:r>
      <w:r w:rsidR="00EA635D">
        <w:t>Scatterplots</w:t>
      </w:r>
      <w:r w:rsidR="002C53E4">
        <w:t xml:space="preserve"> auch möglich verschiedene Daten in verschiedene Gruppen zu unterteilen</w:t>
      </w:r>
      <w:r w:rsidR="00EA635D">
        <w:t>, wenn diese nahe beieinander liegen.</w:t>
      </w:r>
      <w:r w:rsidR="003C7390">
        <w:t xml:space="preserve"> So lassen sich Ausreißer oder Lücken in den Daten erkennen</w:t>
      </w:r>
      <w:r w:rsidR="00B77DCC">
        <w:t xml:space="preserve">, was </w:t>
      </w:r>
      <w:r w:rsidR="0024212A">
        <w:t>nützlich</w:t>
      </w:r>
      <w:r w:rsidR="00B77DCC">
        <w:t xml:space="preserve"> </w:t>
      </w:r>
      <w:r w:rsidR="0024212A">
        <w:t>ist,</w:t>
      </w:r>
      <w:r w:rsidR="00B77DCC">
        <w:t xml:space="preserve"> wenn die Daten eingeteilt werden sollen.</w:t>
      </w:r>
      <w:r w:rsidR="00E93CF6">
        <w:t xml:space="preserve"> </w:t>
      </w:r>
      <w:sdt>
        <w:sdtPr>
          <w:alias w:val="To edit, see citavi.com/edit"/>
          <w:tag w:val="CitaviPlaceholder#6c4f61fa-d335-4959-afcf-435fa9fa8a65"/>
          <w:id w:val="1622333790"/>
          <w:placeholder>
            <w:docPart w:val="DefaultPlaceholder_-1854013440"/>
          </w:placeholder>
        </w:sdtPr>
        <w:sdtContent>
          <w:r w:rsidR="00E93CF6">
            <w:fldChar w:fldCharType="begin"/>
          </w:r>
          <w:r w:rsidR="00E93CF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lZDNlMGI2LWUyY2YtNDA5OS1hMDNhLWMzYzZmZDA2ZDdmZCIsIlJhbmdlTGVuZ3RoIjozLCJSZWZlcmVuY2VJZCI6IjM5MWIxYWIzLWQ5YTUtNGE3ZC1iMzMwLTJhOTZkMWZhYzBiMC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jaGFydGlvLmNvbS9sZWFybi9jaGFydHMvd2hhdC1pcy1hLXNjYXR0ZXItcGxvdC8iLCJVcmlTdHJpbmciOiJodHRwczovL2NoYXJ0aW8uY29tL2xlYXJuL2NoYXJ0cy93aGF0LWlzLWEtc2NhdHRlci1wbG90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}</w:instrText>
          </w:r>
          <w:r w:rsidR="00E93CF6">
            <w:fldChar w:fldCharType="separate"/>
          </w:r>
          <w:r w:rsidR="00E93CF6">
            <w:t>[2]</w:t>
          </w:r>
          <w:r w:rsidR="00E93CF6">
            <w:fldChar w:fldCharType="end"/>
          </w:r>
        </w:sdtContent>
      </w:sdt>
    </w:p>
    <w:p w14:paraId="0E14BD03" w14:textId="25372C9B" w:rsidR="00E93CF6" w:rsidRDefault="009E2D98" w:rsidP="00E952C0">
      <w:r>
        <w:t>Bei den Parallelen Koordinaten handelt es sich um ein</w:t>
      </w:r>
      <w:r w:rsidR="009A4210">
        <w:t xml:space="preserve">en Ansatz Mehrdimensionale Daten zu analysieren. </w:t>
      </w:r>
      <w:r w:rsidR="002E2B03">
        <w:t xml:space="preserve">Dabei werden die Daten auf verschiedenen Achsen eingezeichnet, wobei jede Eigenschaft </w:t>
      </w:r>
      <w:r w:rsidR="00B42E86">
        <w:t xml:space="preserve">als </w:t>
      </w:r>
      <w:r w:rsidR="002E2B03">
        <w:t xml:space="preserve">eine Dimension </w:t>
      </w:r>
      <w:r w:rsidR="00B42E86">
        <w:t>dargestellt wird</w:t>
      </w:r>
      <w:r w:rsidR="00342E0C">
        <w:t>.</w:t>
      </w:r>
      <w:r w:rsidR="00321A5D">
        <w:t xml:space="preserve"> </w:t>
      </w:r>
      <w:r w:rsidR="00342E0C">
        <w:t>D</w:t>
      </w:r>
      <w:r w:rsidR="00EF5493">
        <w:t>iese</w:t>
      </w:r>
      <w:r w:rsidR="00321A5D">
        <w:t xml:space="preserve"> </w:t>
      </w:r>
      <w:r w:rsidR="00B42E86">
        <w:t>Daten</w:t>
      </w:r>
      <w:r w:rsidR="00A60CEA">
        <w:t xml:space="preserve"> </w:t>
      </w:r>
      <w:r w:rsidR="00342E0C">
        <w:t xml:space="preserve">werden </w:t>
      </w:r>
      <w:r w:rsidR="00B42E86">
        <w:t>über die verschiedenen Achsen miteinander verbunden.</w:t>
      </w:r>
      <w:r w:rsidR="009915B9">
        <w:t xml:space="preserve"> Die </w:t>
      </w:r>
      <w:r w:rsidR="00D77B8F">
        <w:t>Stärke</w:t>
      </w:r>
      <w:r w:rsidR="009915B9">
        <w:t xml:space="preserve"> der parallelen </w:t>
      </w:r>
      <w:r w:rsidR="009915B9">
        <w:t xml:space="preserve">Koordinaten </w:t>
      </w:r>
      <w:r w:rsidR="009915B9">
        <w:t xml:space="preserve">liegt vor allem darin </w:t>
      </w:r>
      <w:r w:rsidR="004125C3">
        <w:t>mehrdimensionalen Muster</w:t>
      </w:r>
      <w:r w:rsidR="00D77B8F">
        <w:t xml:space="preserve"> und Vergleiche zu tätigen</w:t>
      </w:r>
      <w:r w:rsidR="004125C3">
        <w:t xml:space="preserve">. </w:t>
      </w:r>
      <w:r w:rsidR="000E7635">
        <w:t>Um die</w:t>
      </w:r>
      <w:r w:rsidR="005C34A5">
        <w:t>s zu erreichen ist es wichtig nicht zu denken das Linien eine Kodierung von Zeitreihen darstellen</w:t>
      </w:r>
      <w:r w:rsidR="007107B8">
        <w:t xml:space="preserve"> (und somit eine Veränderung des Wertes von </w:t>
      </w:r>
      <w:r w:rsidR="000B0A57">
        <w:t>Zeitpunkt a nach Zeitpunkt b darstellen)</w:t>
      </w:r>
      <w:r w:rsidR="005C34A5">
        <w:t xml:space="preserve">. </w:t>
      </w:r>
      <w:r w:rsidR="000B0A57">
        <w:t xml:space="preserve">Stattdessen stellen eine Linie im Parallelen Koordinatensystem eine Verbindung </w:t>
      </w:r>
      <w:r w:rsidR="00757094">
        <w:t>von einer Reihe von Werten dar. So lässt sich</w:t>
      </w:r>
      <w:r w:rsidR="001E5FB9">
        <w:t xml:space="preserve"> beispielsweise einfacher erkenne</w:t>
      </w:r>
      <w:r w:rsidR="00342E0C">
        <w:t>n</w:t>
      </w:r>
      <w:r w:rsidR="001E5FB9">
        <w:t xml:space="preserve"> ob sich Werte innerhalb oder außerhalb des Durchschnittes stehen oder aber besondere Ausreißer darstellen. </w:t>
      </w:r>
      <w:r w:rsidR="004E0A65">
        <w:t>Weiterhin ist es auch so möglich generelle Aussagen über die verschiedenen Werte zu treffen</w:t>
      </w:r>
      <w:r w:rsidR="00790CAA">
        <w:t xml:space="preserve">, ob beispielsweise </w:t>
      </w:r>
      <w:r w:rsidR="00803BD7">
        <w:t>einige Werte insgesamt größer sind als andere die restlichen Werte.</w:t>
      </w:r>
      <w:r w:rsidR="00026B0A">
        <w:t xml:space="preserve"> </w:t>
      </w:r>
      <w:sdt>
        <w:sdtPr>
          <w:alias w:val="To edit, see citavi.com/edit"/>
          <w:tag w:val="CitaviPlaceholder#799e4733-ae1f-4a2b-83db-3cebe54798c9"/>
          <w:id w:val="-1658535942"/>
          <w:placeholder>
            <w:docPart w:val="DefaultPlaceholder_-1854013440"/>
          </w:placeholder>
        </w:sdtPr>
        <w:sdtContent>
          <w:r w:rsidR="00026B0A">
            <w:fldChar w:fldCharType="begin"/>
          </w:r>
          <w:r w:rsidR="00026B0A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5YzYxMjcwLTI5ODAtNDlhYS05NGFhLWE2YWI2MmJhMmE3YiIsIlJhbmdlTGVuZ3RoIjozLCJSZWZlcmVuY2VJZCI6ImE1ZDk0YzJkLTNlNWYtNDNmYy1hNGY4LTQwNWQ0ZDdkNGM1Yi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cGVyY2VwdHVhbGVkZ2UuY29tL2FydGljbGVzL2ItZXllL3BhcmFsbGVsX2Nvb3JkaW5hdGVzLnBkZiIsIlVyaVN0cmluZyI6Imh0dHA6Ly93d3cucGVyY2VwdHVhbGVkZ2UuY29tL2FydGljbGVzL2ItZXllL3BhcmFsbGVsX2Nvb3JkaW5hdGVz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}</w:instrText>
          </w:r>
          <w:r w:rsidR="00026B0A">
            <w:fldChar w:fldCharType="separate"/>
          </w:r>
          <w:r w:rsidR="00026B0A">
            <w:t>[3]</w:t>
          </w:r>
          <w:r w:rsidR="00026B0A">
            <w:fldChar w:fldCharType="end"/>
          </w:r>
        </w:sdtContent>
      </w:sdt>
    </w:p>
    <w:p w14:paraId="50B6ED61" w14:textId="46208EA2" w:rsidR="00B14B0E" w:rsidRDefault="005E19D8" w:rsidP="00E952C0">
      <w:r>
        <w:lastRenderedPageBreak/>
        <w:t xml:space="preserve">Die </w:t>
      </w:r>
      <w:r w:rsidR="0087260F">
        <w:t>Baumhierachie</w:t>
      </w:r>
      <w:r w:rsidR="0087260F">
        <w:t xml:space="preserve"> </w:t>
      </w:r>
      <w:r>
        <w:t>ist eine</w:t>
      </w:r>
      <w:r w:rsidR="0087260F">
        <w:t xml:space="preserve"> Darstellung von Daten</w:t>
      </w:r>
      <w:r w:rsidR="006D4FCE">
        <w:t xml:space="preserve"> welche hierarchisch aufgebaut sind. </w:t>
      </w:r>
      <w:r w:rsidR="007C7D8B">
        <w:t>Dabei</w:t>
      </w:r>
      <w:r w:rsidR="006A03FF">
        <w:t xml:space="preserve"> </w:t>
      </w:r>
      <w:r w:rsidR="00FE0172">
        <w:t>beginnt die Baumhierachie bei einem Element u</w:t>
      </w:r>
      <w:r w:rsidR="006A631C">
        <w:t xml:space="preserve">nd verzweigt sich dabei mindestens zweimal. Diese, durch die Verzweigung entstanden Elemente, können sich wiederrum auch </w:t>
      </w:r>
      <w:r w:rsidR="001166B2">
        <w:t>verzweigen,</w:t>
      </w:r>
      <w:r w:rsidR="006A631C">
        <w:t xml:space="preserve"> um so immer weiter </w:t>
      </w:r>
      <w:r w:rsidR="001166B2">
        <w:t>eine Hierarchische Beziehung darzustellen. Das fertige Diagramm ähnelt dabei einen Baum mit seinem Stamm und den Ästen.</w:t>
      </w:r>
      <w:r w:rsidR="00F215CB">
        <w:t xml:space="preserve"> Dieses Diagramm kann dabei helfen </w:t>
      </w:r>
      <w:r w:rsidR="00F41A69">
        <w:t>von einer sehr generellen Kategorie</w:t>
      </w:r>
      <w:r w:rsidR="00F215CB">
        <w:t xml:space="preserve"> mit feinen Detailstufen zu unterteilen.</w:t>
      </w:r>
      <w:r w:rsidR="00F41A69">
        <w:t xml:space="preserve"> </w:t>
      </w:r>
      <w:sdt>
        <w:sdtPr>
          <w:alias w:val="To edit, see citavi.com/edit"/>
          <w:tag w:val="CitaviPlaceholder#0e8946fd-3692-47a7-9228-d1b6cd65c275"/>
          <w:id w:val="-280269805"/>
          <w:placeholder>
            <w:docPart w:val="DefaultPlaceholder_-1854013440"/>
          </w:placeholder>
        </w:sdtPr>
        <w:sdtContent>
          <w:r w:rsidR="00BC2E5B">
            <w:fldChar w:fldCharType="begin"/>
          </w:r>
          <w:r w:rsidR="00BC2E5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2ZTQxOTljLTExMjEtNDVkMS05ZjU1LWNjMGMxNWNmNmNiNCIsIlJhbmdlTGVuZ3RoIjozLCJSZWZlcmVuY2VJZCI6ImEzNjliZDRkLWFkZmEtNDE5OS1iN2Y2LTUxMmMzZDBlMDU4MC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FzcS5vcmcvcXVhbGl0eS1yZXNvdXJjZXMvdHJlZS1kaWFncmFtIiwiVXJpU3RyaW5nIjoiaHR0cHM6Ly9hc3Eub3JnL3F1YWxpdHktcmVzb3VyY2VzL3RyZWUtZGlhZ3Jhb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}</w:instrText>
          </w:r>
          <w:r w:rsidR="00BC2E5B">
            <w:fldChar w:fldCharType="separate"/>
          </w:r>
          <w:r w:rsidR="00BC2E5B">
            <w:t>[4]</w:t>
          </w:r>
          <w:r w:rsidR="00BC2E5B">
            <w:fldChar w:fldCharType="end"/>
          </w:r>
        </w:sdtContent>
      </w:sdt>
    </w:p>
    <w:p w14:paraId="6A0CC021" w14:textId="77777777" w:rsidR="00BC2E5B" w:rsidRPr="00C42A22" w:rsidRDefault="00BC2E5B" w:rsidP="00E952C0"/>
    <w:p w14:paraId="7F944F39" w14:textId="6DAFE00F" w:rsidR="008F593C" w:rsidRDefault="008F593C" w:rsidP="00537FBC">
      <w:pPr>
        <w:pStyle w:val="berschrift2"/>
      </w:pPr>
      <w:bookmarkStart w:id="3" w:name="_Toc79327780"/>
      <w:r>
        <w:t>Zielgruppen</w:t>
      </w:r>
      <w:bookmarkEnd w:id="3"/>
    </w:p>
    <w:p w14:paraId="5BE9EE53" w14:textId="50BE7CF0" w:rsidR="008F593C" w:rsidRDefault="00997FE8" w:rsidP="00537FBC">
      <w:pPr>
        <w:pStyle w:val="Listenabsatz"/>
        <w:numPr>
          <w:ilvl w:val="0"/>
          <w:numId w:val="10"/>
        </w:numPr>
      </w:pPr>
      <w:r>
        <w:t>Weininteressierte</w:t>
      </w:r>
    </w:p>
    <w:p w14:paraId="7DD89B93" w14:textId="77777777" w:rsidR="001A7F62" w:rsidRDefault="00997FE8" w:rsidP="00537FBC">
      <w:pPr>
        <w:pStyle w:val="Listenabsatz"/>
        <w:numPr>
          <w:ilvl w:val="1"/>
          <w:numId w:val="10"/>
        </w:numPr>
      </w:pPr>
      <w:r>
        <w:t>Vorwissen</w:t>
      </w:r>
    </w:p>
    <w:p w14:paraId="36CBEBB7" w14:textId="48F5194E" w:rsidR="00997FE8" w:rsidRDefault="00997FE8" w:rsidP="00537FBC">
      <w:pPr>
        <w:pStyle w:val="Listenabsatz"/>
        <w:numPr>
          <w:ilvl w:val="2"/>
          <w:numId w:val="10"/>
        </w:numPr>
      </w:pPr>
      <w:r>
        <w:t>Kaum</w:t>
      </w:r>
      <w:r w:rsidR="00E53077">
        <w:t xml:space="preserve"> bis gar nicht</w:t>
      </w:r>
    </w:p>
    <w:p w14:paraId="48B854F4" w14:textId="77777777" w:rsidR="001A7F62" w:rsidRDefault="00E53077" w:rsidP="00537FBC">
      <w:pPr>
        <w:pStyle w:val="Listenabsatz"/>
        <w:numPr>
          <w:ilvl w:val="1"/>
          <w:numId w:val="10"/>
        </w:numPr>
      </w:pPr>
      <w:r>
        <w:t>Erkenntnisse:</w:t>
      </w:r>
    </w:p>
    <w:p w14:paraId="52F5930E" w14:textId="327835E5" w:rsidR="00997FE8" w:rsidRDefault="001A7F62" w:rsidP="00537FBC">
      <w:pPr>
        <w:pStyle w:val="Listenabsatz"/>
        <w:numPr>
          <w:ilvl w:val="2"/>
          <w:numId w:val="10"/>
        </w:numPr>
      </w:pPr>
      <w:r>
        <w:t>Zusammenhang von verschiedenen Kriterien beim Wein</w:t>
      </w:r>
    </w:p>
    <w:p w14:paraId="75034E3F" w14:textId="109450D2" w:rsidR="001A7F62" w:rsidRDefault="00A21FD0" w:rsidP="00537FBC">
      <w:pPr>
        <w:pStyle w:val="Listenabsatz"/>
        <w:numPr>
          <w:ilvl w:val="3"/>
          <w:numId w:val="10"/>
        </w:numPr>
      </w:pPr>
      <w:r>
        <w:t>Zusammenhänge kurz erklären</w:t>
      </w:r>
    </w:p>
    <w:p w14:paraId="54717461" w14:textId="4AB6E2BA" w:rsidR="00A21FD0" w:rsidRDefault="00FF5DE6" w:rsidP="00537FBC">
      <w:pPr>
        <w:pStyle w:val="Listenabsatz"/>
        <w:numPr>
          <w:ilvl w:val="2"/>
          <w:numId w:val="10"/>
        </w:numPr>
      </w:pPr>
      <w:r>
        <w:t>Informationsgewinnung</w:t>
      </w:r>
    </w:p>
    <w:p w14:paraId="6524E384" w14:textId="30675069" w:rsidR="00FF5DE6" w:rsidRDefault="00FF5DE6" w:rsidP="00537FBC">
      <w:pPr>
        <w:pStyle w:val="Listenabsatz"/>
        <w:numPr>
          <w:ilvl w:val="3"/>
          <w:numId w:val="10"/>
        </w:numPr>
      </w:pPr>
      <w:r>
        <w:t>Kennenlernen von Weinen</w:t>
      </w:r>
    </w:p>
    <w:p w14:paraId="72383194" w14:textId="483B44EB" w:rsidR="00FF5DE6" w:rsidRDefault="00FF5DE6" w:rsidP="00537FBC">
      <w:pPr>
        <w:pStyle w:val="Listenabsatz"/>
        <w:numPr>
          <w:ilvl w:val="2"/>
          <w:numId w:val="10"/>
        </w:numPr>
      </w:pPr>
      <w:r>
        <w:t>Entdeckung neuer Weine welche sie trinken möchten</w:t>
      </w:r>
    </w:p>
    <w:p w14:paraId="24CFD758" w14:textId="1B26CFC1" w:rsidR="00FF5DE6" w:rsidRDefault="00F81C3B" w:rsidP="00537FBC">
      <w:pPr>
        <w:pStyle w:val="Listenabsatz"/>
        <w:numPr>
          <w:ilvl w:val="0"/>
          <w:numId w:val="10"/>
        </w:numPr>
      </w:pPr>
      <w:r>
        <w:t>Weineinkäufer</w:t>
      </w:r>
    </w:p>
    <w:p w14:paraId="3AFCD596" w14:textId="487F7043" w:rsidR="00F81C3B" w:rsidRDefault="00F81C3B" w:rsidP="00537FBC">
      <w:pPr>
        <w:pStyle w:val="Listenabsatz"/>
        <w:numPr>
          <w:ilvl w:val="1"/>
          <w:numId w:val="10"/>
        </w:numPr>
      </w:pPr>
      <w:r>
        <w:t>Vorwissen</w:t>
      </w:r>
    </w:p>
    <w:p w14:paraId="5C02893D" w14:textId="6EC9F0D3" w:rsidR="00F81C3B" w:rsidRDefault="00F81C3B" w:rsidP="00537FBC">
      <w:pPr>
        <w:pStyle w:val="Listenabsatz"/>
        <w:numPr>
          <w:ilvl w:val="2"/>
          <w:numId w:val="10"/>
        </w:numPr>
      </w:pPr>
      <w:r>
        <w:t xml:space="preserve">Vorhanden bis </w:t>
      </w:r>
      <w:r w:rsidR="00F971C1">
        <w:t>Exzellent</w:t>
      </w:r>
    </w:p>
    <w:p w14:paraId="11A4557A" w14:textId="2E606BA4" w:rsidR="00F81C3B" w:rsidRDefault="00F81C3B" w:rsidP="00537FBC">
      <w:pPr>
        <w:pStyle w:val="Listenabsatz"/>
        <w:numPr>
          <w:ilvl w:val="1"/>
          <w:numId w:val="10"/>
        </w:numPr>
      </w:pPr>
      <w:r>
        <w:t>Erkenntnisse:</w:t>
      </w:r>
    </w:p>
    <w:p w14:paraId="440E2B99" w14:textId="4D76AF7F" w:rsidR="00F81C3B" w:rsidRDefault="00F81C3B" w:rsidP="00537FBC">
      <w:pPr>
        <w:pStyle w:val="Listenabsatz"/>
        <w:numPr>
          <w:ilvl w:val="2"/>
          <w:numId w:val="10"/>
        </w:numPr>
      </w:pPr>
      <w:r>
        <w:t xml:space="preserve">Entdecken von neuen Sorten die </w:t>
      </w:r>
      <w:r w:rsidR="008F41D5">
        <w:t>sein Sortiment ergänzen</w:t>
      </w:r>
    </w:p>
    <w:p w14:paraId="5D377DBE" w14:textId="30991808" w:rsidR="008F41D5" w:rsidRDefault="008F41D5" w:rsidP="00537FBC">
      <w:pPr>
        <w:pStyle w:val="Listenabsatz"/>
        <w:numPr>
          <w:ilvl w:val="2"/>
          <w:numId w:val="10"/>
        </w:numPr>
      </w:pPr>
      <w:r>
        <w:t xml:space="preserve">Entdeckung von neuen Sorten die ggf. </w:t>
      </w:r>
      <w:r w:rsidR="00F971C1">
        <w:t>Außergewöhnlich</w:t>
      </w:r>
      <w:r>
        <w:t xml:space="preserve"> sind</w:t>
      </w:r>
    </w:p>
    <w:p w14:paraId="6D6E91F4" w14:textId="78885073" w:rsidR="008F41D5" w:rsidRDefault="008F41D5" w:rsidP="00537FBC">
      <w:pPr>
        <w:pStyle w:val="Listenabsatz"/>
        <w:numPr>
          <w:ilvl w:val="2"/>
          <w:numId w:val="10"/>
        </w:numPr>
      </w:pPr>
      <w:r>
        <w:t xml:space="preserve">Beratung der Kunden </w:t>
      </w:r>
      <w:r w:rsidR="00F971C1">
        <w:t>die gewisse Vorlieben haben</w:t>
      </w:r>
    </w:p>
    <w:p w14:paraId="20833A86" w14:textId="45B1743A" w:rsidR="00F971C1" w:rsidRDefault="00F971C1" w:rsidP="00F971C1">
      <w:pPr>
        <w:pStyle w:val="Listenabsatz"/>
        <w:numPr>
          <w:ilvl w:val="0"/>
          <w:numId w:val="10"/>
        </w:numPr>
      </w:pPr>
      <w:r>
        <w:t>Weinexperte</w:t>
      </w:r>
    </w:p>
    <w:p w14:paraId="43C4A432" w14:textId="232489CA" w:rsidR="00F971C1" w:rsidRDefault="00F971C1" w:rsidP="00F971C1">
      <w:pPr>
        <w:pStyle w:val="Listenabsatz"/>
        <w:numPr>
          <w:ilvl w:val="1"/>
          <w:numId w:val="10"/>
        </w:numPr>
      </w:pPr>
      <w:r>
        <w:t>Vorwissen</w:t>
      </w:r>
    </w:p>
    <w:p w14:paraId="4BC6C474" w14:textId="5428C5DD" w:rsidR="00F971C1" w:rsidRDefault="00F971C1" w:rsidP="00F971C1">
      <w:pPr>
        <w:pStyle w:val="Listenabsatz"/>
        <w:numPr>
          <w:ilvl w:val="2"/>
          <w:numId w:val="10"/>
        </w:numPr>
      </w:pPr>
      <w:r>
        <w:t>Gut bis ausgeprägt</w:t>
      </w:r>
    </w:p>
    <w:p w14:paraId="3B3B88D3" w14:textId="0BF4D805" w:rsidR="00F971C1" w:rsidRDefault="00F971C1" w:rsidP="00F971C1">
      <w:pPr>
        <w:pStyle w:val="Listenabsatz"/>
        <w:numPr>
          <w:ilvl w:val="1"/>
          <w:numId w:val="10"/>
        </w:numPr>
      </w:pPr>
      <w:r>
        <w:t>Erkenntnisse:</w:t>
      </w:r>
    </w:p>
    <w:p w14:paraId="4B0FFBB3" w14:textId="777C6310" w:rsidR="00F971C1" w:rsidRDefault="00466741" w:rsidP="00F971C1">
      <w:pPr>
        <w:pStyle w:val="Listenabsatz"/>
        <w:numPr>
          <w:ilvl w:val="2"/>
          <w:numId w:val="10"/>
        </w:numPr>
      </w:pPr>
      <w:r>
        <w:t>Entdecken von neuen Sorten die seinem Geschmack entsprechen</w:t>
      </w:r>
    </w:p>
    <w:p w14:paraId="21A77650" w14:textId="3A87EB0E" w:rsidR="00466741" w:rsidRDefault="007802C2" w:rsidP="00F971C1">
      <w:pPr>
        <w:pStyle w:val="Listenabsatz"/>
        <w:numPr>
          <w:ilvl w:val="2"/>
          <w:numId w:val="10"/>
        </w:numPr>
      </w:pPr>
      <w:r>
        <w:t>Bessere Einschätzung seiner bisherigen Weine</w:t>
      </w:r>
    </w:p>
    <w:p w14:paraId="287D03B6" w14:textId="7105D427" w:rsidR="008F593C" w:rsidRDefault="008F593C" w:rsidP="00537FBC">
      <w:pPr>
        <w:pStyle w:val="berschrift2"/>
      </w:pPr>
      <w:bookmarkStart w:id="4" w:name="_Toc79327781"/>
      <w:r>
        <w:t>Überblick und Beiträge</w:t>
      </w:r>
      <w:bookmarkEnd w:id="4"/>
    </w:p>
    <w:p w14:paraId="601725AF" w14:textId="31DDF89F" w:rsidR="006A6E00" w:rsidRDefault="006A6E00" w:rsidP="006A6E00">
      <w:pPr>
        <w:pStyle w:val="Listenabsatz"/>
        <w:numPr>
          <w:ilvl w:val="0"/>
          <w:numId w:val="10"/>
        </w:numPr>
      </w:pPr>
      <w:r>
        <w:t>Erklären welche Daten verwendet wurden</w:t>
      </w:r>
    </w:p>
    <w:p w14:paraId="2B97A8E8" w14:textId="4956D00B" w:rsidR="00832098" w:rsidRDefault="006A3DD9" w:rsidP="00832098">
      <w:pPr>
        <w:pStyle w:val="Listenabsatz"/>
        <w:numPr>
          <w:ilvl w:val="1"/>
          <w:numId w:val="10"/>
        </w:numPr>
      </w:pPr>
      <w:r>
        <w:t>Ober</w:t>
      </w:r>
      <w:r w:rsidR="00EF5712">
        <w:t>kategorien kurz erklären</w:t>
      </w:r>
    </w:p>
    <w:p w14:paraId="796CAFE8" w14:textId="7C036542" w:rsidR="00832098" w:rsidRDefault="00832098" w:rsidP="00832098">
      <w:pPr>
        <w:pStyle w:val="Listenabsatz"/>
        <w:numPr>
          <w:ilvl w:val="0"/>
          <w:numId w:val="10"/>
        </w:numPr>
      </w:pPr>
      <w:r>
        <w:t>Visualisierungstechniken erklären</w:t>
      </w:r>
    </w:p>
    <w:p w14:paraId="0C088F13" w14:textId="041F607E" w:rsidR="007562E6" w:rsidRDefault="00E87D66" w:rsidP="007562E6">
      <w:pPr>
        <w:pStyle w:val="Listenabsatz"/>
        <w:numPr>
          <w:ilvl w:val="0"/>
          <w:numId w:val="10"/>
        </w:numPr>
      </w:pPr>
      <w:r>
        <w:t>Beiträge</w:t>
      </w:r>
    </w:p>
    <w:p w14:paraId="42C57EC4" w14:textId="1C75765F" w:rsidR="00C81A9E" w:rsidRDefault="00CF11B1" w:rsidP="00C81A9E">
      <w:pPr>
        <w:pStyle w:val="Listenabsatz"/>
        <w:numPr>
          <w:ilvl w:val="1"/>
          <w:numId w:val="10"/>
        </w:numPr>
      </w:pPr>
      <w:r>
        <w:t>Mehrwert der Techniken für die Darstellung der Daten</w:t>
      </w:r>
    </w:p>
    <w:p w14:paraId="2AA571A6" w14:textId="1F19FF82" w:rsidR="006E7B5E" w:rsidRDefault="00E92AC8" w:rsidP="006E7B5E">
      <w:pPr>
        <w:pStyle w:val="Listenabsatz"/>
        <w:numPr>
          <w:ilvl w:val="2"/>
          <w:numId w:val="10"/>
        </w:numPr>
      </w:pPr>
      <w:r>
        <w:t>Sacatterplott -&gt; Gegenüberstellung von Dimensionen</w:t>
      </w:r>
    </w:p>
    <w:p w14:paraId="07A8D52E" w14:textId="77777777" w:rsidR="00F971C1" w:rsidRPr="00F971C1" w:rsidRDefault="00F971C1" w:rsidP="00F971C1"/>
    <w:p w14:paraId="67ACD8C4" w14:textId="730D8B74" w:rsidR="008F593C" w:rsidRDefault="008F593C" w:rsidP="00537FBC">
      <w:pPr>
        <w:pStyle w:val="berschrift1"/>
      </w:pPr>
      <w:bookmarkStart w:id="5" w:name="_Toc79327782"/>
      <w:r>
        <w:t>Daten</w:t>
      </w:r>
      <w:bookmarkEnd w:id="5"/>
    </w:p>
    <w:p w14:paraId="69ABDC05" w14:textId="5D1983F0" w:rsidR="006A6E00" w:rsidRDefault="00834BA0" w:rsidP="00834BA0">
      <w:pPr>
        <w:pStyle w:val="Listenabsatz"/>
        <w:numPr>
          <w:ilvl w:val="0"/>
          <w:numId w:val="10"/>
        </w:numPr>
      </w:pPr>
      <w:r>
        <w:t>Beschreibung der gegebenen Daten</w:t>
      </w:r>
    </w:p>
    <w:p w14:paraId="44773FC0" w14:textId="3FF4A297" w:rsidR="00834BA0" w:rsidRDefault="00985D79" w:rsidP="00834BA0">
      <w:pPr>
        <w:pStyle w:val="Listenabsatz"/>
        <w:numPr>
          <w:ilvl w:val="0"/>
          <w:numId w:val="10"/>
        </w:numPr>
      </w:pPr>
      <w:r>
        <w:t>Eignung der Daten für die Zielgruppen</w:t>
      </w:r>
    </w:p>
    <w:p w14:paraId="270E43B0" w14:textId="736AF911" w:rsidR="00985D79" w:rsidRDefault="00985D79" w:rsidP="00985D79">
      <w:pPr>
        <w:pStyle w:val="Listenabsatz"/>
        <w:numPr>
          <w:ilvl w:val="1"/>
          <w:numId w:val="10"/>
        </w:numPr>
      </w:pPr>
      <w:r>
        <w:t>Weintressierte</w:t>
      </w:r>
    </w:p>
    <w:p w14:paraId="69E1E3DB" w14:textId="01DF97C7" w:rsidR="00985D79" w:rsidRDefault="00985D79" w:rsidP="00985D79">
      <w:pPr>
        <w:pStyle w:val="Listenabsatz"/>
        <w:numPr>
          <w:ilvl w:val="2"/>
          <w:numId w:val="10"/>
        </w:numPr>
      </w:pPr>
      <w:r>
        <w:t>Gut</w:t>
      </w:r>
    </w:p>
    <w:p w14:paraId="79CE4E1C" w14:textId="02917883" w:rsidR="00985D79" w:rsidRDefault="00985D79" w:rsidP="00985D79">
      <w:pPr>
        <w:pStyle w:val="Listenabsatz"/>
        <w:numPr>
          <w:ilvl w:val="1"/>
          <w:numId w:val="10"/>
        </w:numPr>
      </w:pPr>
      <w:r>
        <w:lastRenderedPageBreak/>
        <w:t>Weinexperte/ Weinverkäufer</w:t>
      </w:r>
    </w:p>
    <w:p w14:paraId="21C8E6A0" w14:textId="05099DF2" w:rsidR="00985D79" w:rsidRDefault="00985D79" w:rsidP="00985D79">
      <w:pPr>
        <w:pStyle w:val="Listenabsatz"/>
        <w:numPr>
          <w:ilvl w:val="2"/>
          <w:numId w:val="10"/>
        </w:numPr>
      </w:pPr>
      <w:r>
        <w:t>Teilweise</w:t>
      </w:r>
    </w:p>
    <w:p w14:paraId="5CFCFEBD" w14:textId="6057BEE1" w:rsidR="00985D79" w:rsidRDefault="009D3347" w:rsidP="00985D79">
      <w:pPr>
        <w:pStyle w:val="Listenabsatz"/>
        <w:numPr>
          <w:ilvl w:val="2"/>
          <w:numId w:val="10"/>
        </w:numPr>
      </w:pPr>
      <w:r>
        <w:t>Daten können unvollständig sein -&gt; und haben zu wenig Aussagekraft mit Body, Süße usw.</w:t>
      </w:r>
    </w:p>
    <w:p w14:paraId="2142B7A6" w14:textId="46AF2F44" w:rsidR="009D3347" w:rsidRDefault="009D3347" w:rsidP="009D3347">
      <w:pPr>
        <w:pStyle w:val="Listenabsatz"/>
        <w:numPr>
          <w:ilvl w:val="0"/>
          <w:numId w:val="10"/>
        </w:numPr>
      </w:pPr>
      <w:r>
        <w:t>Fragestellungen</w:t>
      </w:r>
    </w:p>
    <w:p w14:paraId="49B51899" w14:textId="75858F7E" w:rsidR="009D3347" w:rsidRDefault="009D3347" w:rsidP="009D3347">
      <w:pPr>
        <w:pStyle w:val="Listenabsatz"/>
        <w:numPr>
          <w:ilvl w:val="1"/>
          <w:numId w:val="10"/>
        </w:numPr>
      </w:pPr>
      <w:r>
        <w:t>Gut da Dimensionen erkannt werden können</w:t>
      </w:r>
    </w:p>
    <w:p w14:paraId="1FDEDDF8" w14:textId="60AE485F" w:rsidR="009D3347" w:rsidRDefault="009D3347" w:rsidP="009D3347">
      <w:pPr>
        <w:pStyle w:val="Listenabsatz"/>
        <w:numPr>
          <w:ilvl w:val="1"/>
          <w:numId w:val="10"/>
        </w:numPr>
      </w:pPr>
      <w:r>
        <w:t>Herkunft der Daten erkennbar -&gt; Teilweise aber unvollständig</w:t>
      </w:r>
    </w:p>
    <w:p w14:paraId="191B3BBB" w14:textId="4710285B" w:rsidR="009D3347" w:rsidRDefault="009D3347" w:rsidP="009D3347">
      <w:pPr>
        <w:pStyle w:val="Listenabsatz"/>
        <w:numPr>
          <w:ilvl w:val="0"/>
          <w:numId w:val="10"/>
        </w:numPr>
      </w:pPr>
      <w:r>
        <w:t>Daten Ergänzung</w:t>
      </w:r>
    </w:p>
    <w:p w14:paraId="51E915C1" w14:textId="3D08B604" w:rsidR="009D3347" w:rsidRDefault="006706C3" w:rsidP="009D3347">
      <w:pPr>
        <w:pStyle w:val="Listenabsatz"/>
        <w:numPr>
          <w:ilvl w:val="1"/>
          <w:numId w:val="10"/>
        </w:numPr>
      </w:pPr>
      <w:r>
        <w:t xml:space="preserve">Mussten mit Geo Daten ergänzt werden für </w:t>
      </w:r>
      <w:r w:rsidR="00B334A2">
        <w:t>B</w:t>
      </w:r>
      <w:r w:rsidR="00B334A2" w:rsidRPr="00B334A2">
        <w:t xml:space="preserve">aumhierarchie </w:t>
      </w:r>
      <w:r>
        <w:t>da sonst kein Ursprungsknoten</w:t>
      </w:r>
    </w:p>
    <w:p w14:paraId="123B8BC0" w14:textId="14A73C9A" w:rsidR="00E3286E" w:rsidRPr="006A6E00" w:rsidRDefault="00E3286E" w:rsidP="009D3347">
      <w:pPr>
        <w:pStyle w:val="Listenabsatz"/>
        <w:numPr>
          <w:ilvl w:val="1"/>
          <w:numId w:val="10"/>
        </w:numPr>
      </w:pPr>
      <w:r>
        <w:t>Und wo kommen die her?</w:t>
      </w:r>
    </w:p>
    <w:p w14:paraId="50B60290" w14:textId="70783C84" w:rsidR="008F593C" w:rsidRDefault="008F593C" w:rsidP="00537FBC">
      <w:pPr>
        <w:pStyle w:val="berschrift2"/>
      </w:pPr>
      <w:bookmarkStart w:id="6" w:name="_Toc79327783"/>
      <w:r>
        <w:t>Technische Breitstellung der Daten</w:t>
      </w:r>
      <w:bookmarkEnd w:id="6"/>
    </w:p>
    <w:p w14:paraId="7E40A39D" w14:textId="4A9CBC76" w:rsidR="008F593C" w:rsidRDefault="00B334A2" w:rsidP="00B334A2">
      <w:pPr>
        <w:pStyle w:val="Listenabsatz"/>
        <w:numPr>
          <w:ilvl w:val="0"/>
          <w:numId w:val="10"/>
        </w:numPr>
      </w:pPr>
      <w:r>
        <w:t>Daten Zugänglich?</w:t>
      </w:r>
    </w:p>
    <w:p w14:paraId="79F6D095" w14:textId="71F1820D" w:rsidR="00B334A2" w:rsidRDefault="00B334A2" w:rsidP="00B334A2">
      <w:pPr>
        <w:pStyle w:val="Listenabsatz"/>
        <w:numPr>
          <w:ilvl w:val="1"/>
          <w:numId w:val="10"/>
        </w:numPr>
      </w:pPr>
      <w:r>
        <w:t xml:space="preserve">Sind über GitHub für die verschiedenen </w:t>
      </w:r>
      <w:r w:rsidR="00133A30">
        <w:t>Darstellungen erreichbar</w:t>
      </w:r>
    </w:p>
    <w:p w14:paraId="59171519" w14:textId="5ACFDFC6" w:rsidR="00133A30" w:rsidRDefault="00133A30" w:rsidP="00133A30">
      <w:pPr>
        <w:pStyle w:val="Listenabsatz"/>
        <w:numPr>
          <w:ilvl w:val="0"/>
          <w:numId w:val="10"/>
        </w:numPr>
      </w:pPr>
      <w:r>
        <w:t>Formate</w:t>
      </w:r>
    </w:p>
    <w:p w14:paraId="73C89C3F" w14:textId="23FC33B3" w:rsidR="00133A30" w:rsidRDefault="00133A30" w:rsidP="00133A30">
      <w:pPr>
        <w:pStyle w:val="Listenabsatz"/>
        <w:numPr>
          <w:ilvl w:val="1"/>
          <w:numId w:val="10"/>
        </w:numPr>
      </w:pPr>
      <w:r>
        <w:t>CSV -&gt; Für alle Daten die nicht ergänzt wurden</w:t>
      </w:r>
    </w:p>
    <w:p w14:paraId="1D58275B" w14:textId="40CF90F8" w:rsidR="00133A30" w:rsidRDefault="00133A30" w:rsidP="00133A30">
      <w:pPr>
        <w:pStyle w:val="Listenabsatz"/>
        <w:numPr>
          <w:ilvl w:val="1"/>
          <w:numId w:val="10"/>
        </w:numPr>
      </w:pPr>
      <w:r>
        <w:t xml:space="preserve">JSON -&gt; Für </w:t>
      </w:r>
      <w:r w:rsidR="002E68D2">
        <w:t>alle Geo Daten</w:t>
      </w:r>
    </w:p>
    <w:p w14:paraId="75F95A99" w14:textId="7220F52D" w:rsidR="002E68D2" w:rsidRDefault="002E68D2" w:rsidP="002E68D2">
      <w:pPr>
        <w:pStyle w:val="Listenabsatz"/>
        <w:numPr>
          <w:ilvl w:val="0"/>
          <w:numId w:val="10"/>
        </w:numPr>
      </w:pPr>
      <w:r>
        <w:t>Besonderheiten</w:t>
      </w:r>
    </w:p>
    <w:p w14:paraId="756AA7F2" w14:textId="75DDE0D0" w:rsidR="002E68D2" w:rsidRDefault="002E68D2" w:rsidP="002E68D2">
      <w:pPr>
        <w:pStyle w:val="Listenabsatz"/>
        <w:numPr>
          <w:ilvl w:val="1"/>
          <w:numId w:val="10"/>
        </w:numPr>
      </w:pPr>
      <w:r>
        <w:t>CSV</w:t>
      </w:r>
    </w:p>
    <w:p w14:paraId="5C068FF6" w14:textId="5CF82522" w:rsidR="002E68D2" w:rsidRDefault="002E68D2" w:rsidP="002E68D2">
      <w:pPr>
        <w:pStyle w:val="Listenabsatz"/>
        <w:numPr>
          <w:ilvl w:val="2"/>
          <w:numId w:val="10"/>
        </w:numPr>
      </w:pPr>
      <w:r>
        <w:t>0 oder nichts bedeutet dort ist nichts vorhanden</w:t>
      </w:r>
    </w:p>
    <w:p w14:paraId="36B566DD" w14:textId="1BEAD700" w:rsidR="003767FB" w:rsidRDefault="003767FB" w:rsidP="002E68D2">
      <w:pPr>
        <w:pStyle w:val="Listenabsatz"/>
        <w:numPr>
          <w:ilvl w:val="2"/>
          <w:numId w:val="10"/>
        </w:numPr>
      </w:pPr>
      <w:r>
        <w:t>Trennung durch normales komma</w:t>
      </w:r>
    </w:p>
    <w:p w14:paraId="1B46E089" w14:textId="61388DE1" w:rsidR="003767FB" w:rsidRDefault="003767FB" w:rsidP="003767FB">
      <w:pPr>
        <w:pStyle w:val="Listenabsatz"/>
        <w:numPr>
          <w:ilvl w:val="1"/>
          <w:numId w:val="10"/>
        </w:numPr>
      </w:pPr>
      <w:r>
        <w:t>JSON</w:t>
      </w:r>
    </w:p>
    <w:p w14:paraId="51A7E46D" w14:textId="000D99BA" w:rsidR="003767FB" w:rsidRDefault="003767FB" w:rsidP="003767FB">
      <w:pPr>
        <w:pStyle w:val="Listenabsatz"/>
        <w:numPr>
          <w:ilvl w:val="2"/>
          <w:numId w:val="10"/>
        </w:numPr>
      </w:pPr>
      <w:r>
        <w:t>Nur Name und Beziehung (Eltern – Kind) in der Datei vorhanden</w:t>
      </w:r>
    </w:p>
    <w:p w14:paraId="2AFF0F2A" w14:textId="294813E6" w:rsidR="003767FB" w:rsidRDefault="003767FB" w:rsidP="003767FB">
      <w:pPr>
        <w:pStyle w:val="Listenabsatz"/>
        <w:numPr>
          <w:ilvl w:val="2"/>
          <w:numId w:val="10"/>
        </w:numPr>
      </w:pPr>
      <w:r>
        <w:t>Länder welche keine Weine Produzieren wurden außen vor gelassen</w:t>
      </w:r>
    </w:p>
    <w:p w14:paraId="5967DCBC" w14:textId="5EE3D88D" w:rsidR="008F593C" w:rsidRDefault="008F593C" w:rsidP="00537FBC">
      <w:pPr>
        <w:pStyle w:val="berschrift2"/>
      </w:pPr>
      <w:bookmarkStart w:id="7" w:name="_Toc79327784"/>
      <w:r>
        <w:t>Datenv</w:t>
      </w:r>
      <w:r w:rsidR="00B83701">
        <w:t>orverarbeitung</w:t>
      </w:r>
      <w:bookmarkEnd w:id="7"/>
    </w:p>
    <w:p w14:paraId="2AB3A04D" w14:textId="583FC555" w:rsidR="00B83701" w:rsidRDefault="00847C39" w:rsidP="00847C39">
      <w:pPr>
        <w:pStyle w:val="Listenabsatz"/>
        <w:numPr>
          <w:ilvl w:val="0"/>
          <w:numId w:val="10"/>
        </w:numPr>
      </w:pPr>
      <w:r>
        <w:t>Datenverarbeitungsschritte</w:t>
      </w:r>
    </w:p>
    <w:p w14:paraId="3CC04F50" w14:textId="52BD0762" w:rsidR="00847C39" w:rsidRDefault="00847C39" w:rsidP="00847C39">
      <w:pPr>
        <w:pStyle w:val="Listenabsatz"/>
        <w:numPr>
          <w:ilvl w:val="1"/>
          <w:numId w:val="10"/>
        </w:numPr>
      </w:pPr>
      <w:r>
        <w:t>Sichten der Daten</w:t>
      </w:r>
      <w:r w:rsidR="006714ED">
        <w:t xml:space="preserve"> (Umwandeln in besser Lesbares Format -&gt; Excel)</w:t>
      </w:r>
    </w:p>
    <w:p w14:paraId="6F18BA0E" w14:textId="6513CC30" w:rsidR="00847C39" w:rsidRDefault="006714ED" w:rsidP="00847C39">
      <w:pPr>
        <w:pStyle w:val="Listenabsatz"/>
        <w:numPr>
          <w:ilvl w:val="1"/>
          <w:numId w:val="10"/>
        </w:numPr>
      </w:pPr>
      <w:r>
        <w:t>Bearbeiten der Daten</w:t>
      </w:r>
    </w:p>
    <w:p w14:paraId="438D2A46" w14:textId="7AE66CFA" w:rsidR="006714ED" w:rsidRDefault="00E96528" w:rsidP="006714ED">
      <w:pPr>
        <w:pStyle w:val="Listenabsatz"/>
        <w:numPr>
          <w:ilvl w:val="2"/>
          <w:numId w:val="10"/>
        </w:numPr>
      </w:pPr>
      <w:r>
        <w:t>Durchschnitte Bilden</w:t>
      </w:r>
    </w:p>
    <w:p w14:paraId="74EFBBB6" w14:textId="0C64E8D4" w:rsidR="00E96528" w:rsidRDefault="00E96528" w:rsidP="006714ED">
      <w:pPr>
        <w:pStyle w:val="Listenabsatz"/>
        <w:numPr>
          <w:ilvl w:val="2"/>
          <w:numId w:val="10"/>
        </w:numPr>
      </w:pPr>
      <w:r>
        <w:t>Namen überarbeiten</w:t>
      </w:r>
    </w:p>
    <w:p w14:paraId="1644CA76" w14:textId="7377B034" w:rsidR="00E96528" w:rsidRDefault="00E96528" w:rsidP="006714ED">
      <w:pPr>
        <w:pStyle w:val="Listenabsatz"/>
        <w:numPr>
          <w:ilvl w:val="2"/>
          <w:numId w:val="10"/>
        </w:numPr>
      </w:pPr>
      <w:r>
        <w:t>Übersetzten</w:t>
      </w:r>
    </w:p>
    <w:p w14:paraId="4ED658C3" w14:textId="4832B062" w:rsidR="00E96528" w:rsidRDefault="00E96528" w:rsidP="00E96528">
      <w:pPr>
        <w:pStyle w:val="Listenabsatz"/>
        <w:numPr>
          <w:ilvl w:val="1"/>
          <w:numId w:val="10"/>
        </w:numPr>
      </w:pPr>
      <w:r>
        <w:t>Rücküberführung zur CSV</w:t>
      </w:r>
    </w:p>
    <w:p w14:paraId="5BA581AE" w14:textId="70366A75" w:rsidR="00E96528" w:rsidRDefault="00484454" w:rsidP="00E96528">
      <w:pPr>
        <w:pStyle w:val="Listenabsatz"/>
        <w:numPr>
          <w:ilvl w:val="0"/>
          <w:numId w:val="10"/>
        </w:numPr>
      </w:pPr>
      <w:r>
        <w:t>Daten weggelassen</w:t>
      </w:r>
    </w:p>
    <w:p w14:paraId="729EFF04" w14:textId="2AC246ED" w:rsidR="00484454" w:rsidRDefault="00484454" w:rsidP="00484454">
      <w:pPr>
        <w:pStyle w:val="Listenabsatz"/>
        <w:numPr>
          <w:ilvl w:val="1"/>
          <w:numId w:val="10"/>
        </w:numPr>
      </w:pPr>
      <w:r>
        <w:t>Daten nicht mehr lesbar (eine Japanischer Wein wo nicht mehr Rückschlüsse gezogen werden könnten)</w:t>
      </w:r>
    </w:p>
    <w:p w14:paraId="7A27CE08" w14:textId="22951A69" w:rsidR="005C7B94" w:rsidRDefault="005C7B94" w:rsidP="00484454">
      <w:pPr>
        <w:pStyle w:val="Listenabsatz"/>
        <w:numPr>
          <w:ilvl w:val="1"/>
          <w:numId w:val="10"/>
        </w:numPr>
      </w:pPr>
      <w:r>
        <w:t>Nichts Werte</w:t>
      </w:r>
    </w:p>
    <w:p w14:paraId="3EDFCB73" w14:textId="0F461F0E" w:rsidR="00484454" w:rsidRDefault="00A52F50" w:rsidP="00A52F50">
      <w:pPr>
        <w:pStyle w:val="Listenabsatz"/>
        <w:numPr>
          <w:ilvl w:val="0"/>
          <w:numId w:val="10"/>
        </w:numPr>
      </w:pPr>
      <w:r>
        <w:t>Durschnitte</w:t>
      </w:r>
    </w:p>
    <w:p w14:paraId="10221795" w14:textId="6B6E5595" w:rsidR="00A52F50" w:rsidRDefault="00A52F50" w:rsidP="00A52F50">
      <w:pPr>
        <w:pStyle w:val="Listenabsatz"/>
        <w:numPr>
          <w:ilvl w:val="1"/>
          <w:numId w:val="10"/>
        </w:numPr>
      </w:pPr>
      <w:r>
        <w:t xml:space="preserve">Gebildet über die </w:t>
      </w:r>
      <w:r w:rsidR="00C76BB2">
        <w:t>Trinktemperatur</w:t>
      </w:r>
      <w:r w:rsidR="00604D8C">
        <w:t>, Alkoholgehalt</w:t>
      </w:r>
    </w:p>
    <w:p w14:paraId="02D62407" w14:textId="6D5FF4E2" w:rsidR="00604D8C" w:rsidRDefault="00604D8C" w:rsidP="00A52F50">
      <w:pPr>
        <w:pStyle w:val="Listenabsatz"/>
        <w:numPr>
          <w:ilvl w:val="1"/>
          <w:numId w:val="10"/>
        </w:numPr>
      </w:pPr>
      <w:r>
        <w:t>Daten konnten ansonsten nicht eingelesen werden</w:t>
      </w:r>
    </w:p>
    <w:p w14:paraId="15426E73" w14:textId="52CA4749" w:rsidR="00604D8C" w:rsidRDefault="00604D8C" w:rsidP="00A52F50">
      <w:pPr>
        <w:pStyle w:val="Listenabsatz"/>
        <w:numPr>
          <w:ilvl w:val="1"/>
          <w:numId w:val="10"/>
        </w:numPr>
      </w:pPr>
      <w:r>
        <w:t>Außerdem lag der unterschied durchschnittlich nicht bei mehr als 2 Gard</w:t>
      </w:r>
    </w:p>
    <w:p w14:paraId="351DAE00" w14:textId="52A87BEA" w:rsidR="0079027C" w:rsidRDefault="0079027C" w:rsidP="0079027C">
      <w:pPr>
        <w:pStyle w:val="Listenabsatz"/>
        <w:numPr>
          <w:ilvl w:val="0"/>
          <w:numId w:val="10"/>
        </w:numPr>
      </w:pPr>
      <w:r>
        <w:t>Aussagekräftiger?</w:t>
      </w:r>
    </w:p>
    <w:p w14:paraId="24A69248" w14:textId="0305BF20" w:rsidR="0079027C" w:rsidRDefault="0079027C" w:rsidP="0079027C">
      <w:pPr>
        <w:pStyle w:val="Listenabsatz"/>
        <w:numPr>
          <w:ilvl w:val="1"/>
          <w:numId w:val="10"/>
        </w:numPr>
      </w:pPr>
      <w:r>
        <w:t>So hat man noch Toleranz beim der Temperatur und Alkohol ohne das sich die anderen Werte ändern müssten</w:t>
      </w:r>
      <w:r w:rsidR="002F5133">
        <w:t xml:space="preserve"> (Body, Süße usw.)</w:t>
      </w:r>
    </w:p>
    <w:p w14:paraId="15F6B355" w14:textId="10A72A4A" w:rsidR="00B83701" w:rsidRDefault="00B83701" w:rsidP="00537FBC">
      <w:pPr>
        <w:pStyle w:val="berschrift1"/>
      </w:pPr>
      <w:bookmarkStart w:id="8" w:name="_Toc79327785"/>
      <w:r>
        <w:t>Visualisierung</w:t>
      </w:r>
      <w:bookmarkEnd w:id="8"/>
    </w:p>
    <w:p w14:paraId="39973E8F" w14:textId="6ECF4E79" w:rsidR="00B83701" w:rsidRDefault="00B66547" w:rsidP="00B66547">
      <w:pPr>
        <w:pStyle w:val="Listenabsatz"/>
        <w:numPr>
          <w:ilvl w:val="0"/>
          <w:numId w:val="10"/>
        </w:numPr>
      </w:pPr>
      <w:r>
        <w:lastRenderedPageBreak/>
        <w:t>Analyse kann erst gemacht werden, wenn Visualisierungen fertig sind</w:t>
      </w:r>
    </w:p>
    <w:p w14:paraId="77598119" w14:textId="77777777" w:rsidR="00B66547" w:rsidRDefault="00B66547" w:rsidP="00B66547"/>
    <w:p w14:paraId="2DFC8396" w14:textId="29DC1407" w:rsidR="00B83701" w:rsidRDefault="00B83701" w:rsidP="00537FBC">
      <w:pPr>
        <w:pStyle w:val="berschrift2"/>
      </w:pPr>
      <w:bookmarkStart w:id="9" w:name="_Toc79327786"/>
      <w:r>
        <w:t xml:space="preserve">Analyse der </w:t>
      </w:r>
      <w:bookmarkEnd w:id="9"/>
      <w:r w:rsidR="00E77048">
        <w:t>Anwendungsaufgaben</w:t>
      </w:r>
    </w:p>
    <w:p w14:paraId="48FF0471" w14:textId="77777777" w:rsidR="00B66547" w:rsidRDefault="00B66547" w:rsidP="00B66547">
      <w:pPr>
        <w:pStyle w:val="Listenabsatz"/>
        <w:numPr>
          <w:ilvl w:val="0"/>
          <w:numId w:val="10"/>
        </w:numPr>
      </w:pPr>
      <w:r>
        <w:t>Analyse kann erst gemacht werden, wenn Visualisierungen fertig sind</w:t>
      </w:r>
    </w:p>
    <w:p w14:paraId="0C964EF6" w14:textId="77777777" w:rsidR="00C32A31" w:rsidRDefault="00C32A31" w:rsidP="00C32A31">
      <w:pPr>
        <w:pStyle w:val="Listenabsatz"/>
        <w:numPr>
          <w:ilvl w:val="0"/>
          <w:numId w:val="10"/>
        </w:numPr>
      </w:pPr>
      <w:r>
        <w:t>Anwendungsaufgaben</w:t>
      </w:r>
    </w:p>
    <w:p w14:paraId="7D5FD947" w14:textId="77777777" w:rsidR="00C32A31" w:rsidRDefault="00C32A31" w:rsidP="00C32A31">
      <w:pPr>
        <w:pStyle w:val="Listenabsatz"/>
        <w:numPr>
          <w:ilvl w:val="1"/>
          <w:numId w:val="10"/>
        </w:numPr>
      </w:pPr>
      <w:r>
        <w:t>Wie helfen die Darstellungen die genannten Problemstellungen zu beantworten?</w:t>
      </w:r>
    </w:p>
    <w:p w14:paraId="611F758C" w14:textId="77777777" w:rsidR="00C32A31" w:rsidRDefault="00C32A31" w:rsidP="00C32A31">
      <w:pPr>
        <w:pStyle w:val="Listenabsatz"/>
        <w:numPr>
          <w:ilvl w:val="0"/>
          <w:numId w:val="10"/>
        </w:numPr>
      </w:pPr>
      <w:r>
        <w:t>Mentale Modelle</w:t>
      </w:r>
    </w:p>
    <w:p w14:paraId="0EED6656" w14:textId="77777777" w:rsidR="00C32A31" w:rsidRDefault="00C32A31" w:rsidP="00C32A31">
      <w:pPr>
        <w:pStyle w:val="Listenabsatz"/>
        <w:numPr>
          <w:ilvl w:val="1"/>
          <w:numId w:val="10"/>
        </w:numPr>
      </w:pPr>
      <w:r>
        <w:t>Welche Visualisieren eigenen sich um das alles zu kombinieren von Wissen und den Modellen (intuitiv erkennbar)</w:t>
      </w:r>
    </w:p>
    <w:p w14:paraId="594FC95E" w14:textId="64ECEE77" w:rsidR="00B83701" w:rsidRDefault="00B83701" w:rsidP="00537FBC"/>
    <w:p w14:paraId="70854AD5" w14:textId="6866026D" w:rsidR="00B83701" w:rsidRDefault="00AE5D52" w:rsidP="00537FBC">
      <w:pPr>
        <w:pStyle w:val="berschrift2"/>
      </w:pPr>
      <w:bookmarkStart w:id="10" w:name="_Toc79327787"/>
      <w:r>
        <w:t>Anforderungen an die Visualisierungen</w:t>
      </w:r>
      <w:bookmarkEnd w:id="10"/>
    </w:p>
    <w:p w14:paraId="5C6A1238" w14:textId="7F38704E" w:rsidR="00B66547" w:rsidRDefault="00B66547" w:rsidP="00B66547">
      <w:pPr>
        <w:pStyle w:val="Listenabsatz"/>
        <w:numPr>
          <w:ilvl w:val="0"/>
          <w:numId w:val="10"/>
        </w:numPr>
      </w:pPr>
      <w:r>
        <w:t>Analyse kann erst gemacht werden, wenn Visualisierungen fertig sind</w:t>
      </w:r>
    </w:p>
    <w:p w14:paraId="3339559A" w14:textId="77777777" w:rsidR="003B570A" w:rsidRDefault="003B570A" w:rsidP="003B570A"/>
    <w:p w14:paraId="654A5D0F" w14:textId="3D9E179B" w:rsidR="008033C4" w:rsidRDefault="005358E1" w:rsidP="00537FBC">
      <w:pPr>
        <w:pStyle w:val="berschrift2"/>
      </w:pPr>
      <w:bookmarkStart w:id="11" w:name="_Toc79327788"/>
      <w:r>
        <w:t>Präsentation der Visualisierung</w:t>
      </w:r>
      <w:bookmarkEnd w:id="11"/>
    </w:p>
    <w:p w14:paraId="654EE271" w14:textId="77777777" w:rsidR="0089759F" w:rsidRDefault="0089759F" w:rsidP="0089759F">
      <w:pPr>
        <w:pStyle w:val="Listenabsatz"/>
        <w:numPr>
          <w:ilvl w:val="0"/>
          <w:numId w:val="10"/>
        </w:numPr>
      </w:pPr>
      <w:r>
        <w:t>Analyse kann erst gemacht werden, wenn Visualisierungen fertig sind</w:t>
      </w:r>
    </w:p>
    <w:p w14:paraId="3AA389A8" w14:textId="77777777" w:rsidR="003B570A" w:rsidRDefault="003B570A" w:rsidP="003B570A">
      <w:pPr>
        <w:pStyle w:val="Listenabsatz"/>
        <w:numPr>
          <w:ilvl w:val="0"/>
          <w:numId w:val="10"/>
        </w:numPr>
      </w:pPr>
      <w:r>
        <w:t>Vorstellen, Interaktivität, Designentschiedungen begründen Diskutieren wieso nicht anderen Techniken verwenden worden sind</w:t>
      </w:r>
    </w:p>
    <w:p w14:paraId="57BCF0B2" w14:textId="066AB9CE" w:rsidR="008033C4" w:rsidRDefault="008033C4" w:rsidP="003B570A">
      <w:pPr>
        <w:jc w:val="both"/>
      </w:pPr>
    </w:p>
    <w:p w14:paraId="1A8FEEB7" w14:textId="7CD7E9E0" w:rsidR="00E53BDE" w:rsidRPr="00F971C1" w:rsidRDefault="000319D1" w:rsidP="00F971C1">
      <w:pPr>
        <w:pStyle w:val="berschrift3"/>
      </w:pPr>
      <w:bookmarkStart w:id="12" w:name="_Toc79327789"/>
      <w:r w:rsidRPr="00F971C1">
        <w:t>Visualisierung Eins</w:t>
      </w:r>
      <w:bookmarkEnd w:id="12"/>
    </w:p>
    <w:p w14:paraId="43A2EC0D" w14:textId="735B7514" w:rsidR="000319D1" w:rsidRDefault="0089759F" w:rsidP="0089759F">
      <w:pPr>
        <w:pStyle w:val="Listenabsatz"/>
        <w:numPr>
          <w:ilvl w:val="0"/>
          <w:numId w:val="10"/>
        </w:numPr>
      </w:pPr>
      <w:r>
        <w:t>Wird ein Scatterplot</w:t>
      </w:r>
    </w:p>
    <w:p w14:paraId="16A76C8A" w14:textId="77777777" w:rsidR="0089759F" w:rsidRDefault="0089759F" w:rsidP="0089759F"/>
    <w:p w14:paraId="331042AD" w14:textId="694F784F" w:rsidR="000319D1" w:rsidRDefault="000319D1" w:rsidP="00F971C1">
      <w:pPr>
        <w:pStyle w:val="berschrift3"/>
      </w:pPr>
      <w:bookmarkStart w:id="13" w:name="_Toc79327790"/>
      <w:r>
        <w:t>Visualisierung Zwei</w:t>
      </w:r>
      <w:bookmarkEnd w:id="13"/>
    </w:p>
    <w:p w14:paraId="1F3C5266" w14:textId="25C93BC4" w:rsidR="000319D1" w:rsidRDefault="0089759F" w:rsidP="0089759F">
      <w:pPr>
        <w:pStyle w:val="Listenabsatz"/>
        <w:numPr>
          <w:ilvl w:val="0"/>
          <w:numId w:val="10"/>
        </w:numPr>
      </w:pPr>
      <w:r>
        <w:t>Wird Parallele Koordinaten</w:t>
      </w:r>
    </w:p>
    <w:p w14:paraId="34068D38" w14:textId="77777777" w:rsidR="001A1890" w:rsidRDefault="001A1890" w:rsidP="001A1890"/>
    <w:p w14:paraId="59E79213" w14:textId="17993A5B" w:rsidR="000319D1" w:rsidRDefault="000319D1" w:rsidP="00F971C1">
      <w:pPr>
        <w:pStyle w:val="berschrift3"/>
      </w:pPr>
      <w:bookmarkStart w:id="14" w:name="_Toc79327791"/>
      <w:r>
        <w:t>Visualisierung Drei</w:t>
      </w:r>
      <w:bookmarkEnd w:id="14"/>
    </w:p>
    <w:p w14:paraId="7F56BDD9" w14:textId="0FFEA6CE" w:rsidR="00DD6EAF" w:rsidRDefault="0089759F" w:rsidP="0089759F">
      <w:pPr>
        <w:pStyle w:val="Listenabsatz"/>
        <w:numPr>
          <w:ilvl w:val="0"/>
          <w:numId w:val="10"/>
        </w:numPr>
      </w:pPr>
      <w:r>
        <w:t>Wird eine Baumhierarchie</w:t>
      </w:r>
    </w:p>
    <w:p w14:paraId="3751F584" w14:textId="77777777" w:rsidR="0089759F" w:rsidRDefault="0089759F" w:rsidP="0089759F"/>
    <w:p w14:paraId="42A89039" w14:textId="601C74F9" w:rsidR="00DD6EAF" w:rsidRDefault="00DD6EAF" w:rsidP="00537FBC">
      <w:pPr>
        <w:pStyle w:val="berschrift2"/>
      </w:pPr>
      <w:bookmarkStart w:id="15" w:name="_Toc79327792"/>
      <w:r>
        <w:t>Interaktion</w:t>
      </w:r>
      <w:bookmarkEnd w:id="15"/>
    </w:p>
    <w:p w14:paraId="56110576" w14:textId="0E596246" w:rsidR="00DD6EAF" w:rsidRDefault="001A1890" w:rsidP="001A1890">
      <w:pPr>
        <w:pStyle w:val="Listenabsatz"/>
        <w:numPr>
          <w:ilvl w:val="0"/>
          <w:numId w:val="10"/>
        </w:numPr>
      </w:pPr>
      <w:r>
        <w:t xml:space="preserve">Scatterplot und </w:t>
      </w:r>
      <w:r w:rsidR="00837B88">
        <w:t>Parallele Koordinaten</w:t>
      </w:r>
    </w:p>
    <w:p w14:paraId="3F2F1E8E" w14:textId="161BC729" w:rsidR="001A1890" w:rsidRDefault="001A1890" w:rsidP="001A1890">
      <w:pPr>
        <w:pStyle w:val="Listenabsatz"/>
        <w:numPr>
          <w:ilvl w:val="1"/>
          <w:numId w:val="10"/>
        </w:numPr>
      </w:pPr>
      <w:r>
        <w:t xml:space="preserve">Buttons zum </w:t>
      </w:r>
      <w:r w:rsidR="00837B88">
        <w:t>verändern/ verschieben der Dimensionen</w:t>
      </w:r>
    </w:p>
    <w:p w14:paraId="2D061496" w14:textId="1A79DF45" w:rsidR="00837B88" w:rsidRDefault="00837B88" w:rsidP="00837B88">
      <w:pPr>
        <w:pStyle w:val="Listenabsatz"/>
        <w:numPr>
          <w:ilvl w:val="0"/>
          <w:numId w:val="10"/>
        </w:numPr>
      </w:pPr>
      <w:r>
        <w:t>Baumhierarchie</w:t>
      </w:r>
    </w:p>
    <w:p w14:paraId="5077272B" w14:textId="5984565A" w:rsidR="00837B88" w:rsidRDefault="00837B88" w:rsidP="00837B88">
      <w:pPr>
        <w:pStyle w:val="Listenabsatz"/>
        <w:numPr>
          <w:ilvl w:val="1"/>
          <w:numId w:val="10"/>
        </w:numPr>
      </w:pPr>
      <w:r>
        <w:t>Keine nur anschauen</w:t>
      </w:r>
    </w:p>
    <w:p w14:paraId="44F1980E" w14:textId="4B25DC36" w:rsidR="00C34488" w:rsidRDefault="00C34488" w:rsidP="00C34488">
      <w:pPr>
        <w:pStyle w:val="Listenabsatz"/>
        <w:numPr>
          <w:ilvl w:val="0"/>
          <w:numId w:val="10"/>
        </w:numPr>
      </w:pPr>
      <w:r>
        <w:t>Zweck der Interaktion</w:t>
      </w:r>
    </w:p>
    <w:p w14:paraId="067DE3E7" w14:textId="0AC6D151" w:rsidR="00054A6C" w:rsidRDefault="00054A6C" w:rsidP="00C34488">
      <w:pPr>
        <w:pStyle w:val="Listenabsatz"/>
        <w:numPr>
          <w:ilvl w:val="0"/>
          <w:numId w:val="10"/>
        </w:numPr>
      </w:pPr>
      <w:r>
        <w:t>Warum wurden andere Interaktionen umgesetzt und nicht andere?</w:t>
      </w:r>
    </w:p>
    <w:p w14:paraId="0622A244" w14:textId="4E9297B0" w:rsidR="00C34488" w:rsidRDefault="00C34488" w:rsidP="00C34488">
      <w:pPr>
        <w:pStyle w:val="Listenabsatz"/>
        <w:numPr>
          <w:ilvl w:val="0"/>
          <w:numId w:val="10"/>
        </w:numPr>
      </w:pPr>
      <w:r>
        <w:t>Begründung Interaktion zwischen denen nicht mit dabei</w:t>
      </w:r>
    </w:p>
    <w:p w14:paraId="1F1BC07E" w14:textId="77777777" w:rsidR="001A1890" w:rsidRDefault="001A1890" w:rsidP="00537FBC"/>
    <w:p w14:paraId="5D9419E1" w14:textId="5F096B53" w:rsidR="00DD6EAF" w:rsidRDefault="00DD6EAF" w:rsidP="00537FBC">
      <w:pPr>
        <w:pStyle w:val="berschrift1"/>
      </w:pPr>
      <w:bookmarkStart w:id="16" w:name="_Toc79327793"/>
      <w:r>
        <w:t>Implementierung</w:t>
      </w:r>
      <w:bookmarkEnd w:id="16"/>
    </w:p>
    <w:p w14:paraId="1CE84CE6" w14:textId="1C440F7E" w:rsidR="00DD6EAF" w:rsidRDefault="001C2DAB" w:rsidP="001C2DAB">
      <w:pPr>
        <w:pStyle w:val="Listenabsatz"/>
        <w:numPr>
          <w:ilvl w:val="0"/>
          <w:numId w:val="10"/>
        </w:numPr>
      </w:pPr>
      <w:r>
        <w:t xml:space="preserve">Kann erst eingeschätzt </w:t>
      </w:r>
      <w:r w:rsidR="008A4AE0">
        <w:t>werden,</w:t>
      </w:r>
      <w:r>
        <w:t xml:space="preserve"> nachdem es fertig gestellt worden ist</w:t>
      </w:r>
    </w:p>
    <w:p w14:paraId="2245CD1E" w14:textId="488F83A8" w:rsidR="001C2DAB" w:rsidRDefault="001C2DAB" w:rsidP="003D3700">
      <w:pPr>
        <w:pStyle w:val="Listenabsatz"/>
        <w:numPr>
          <w:ilvl w:val="1"/>
          <w:numId w:val="10"/>
        </w:numPr>
      </w:pPr>
      <w:r>
        <w:t xml:space="preserve">Aktuell hoher </w:t>
      </w:r>
      <w:r w:rsidR="008A4AE0">
        <w:t>Aufwand</w:t>
      </w:r>
      <w:r w:rsidR="003D3700">
        <w:t xml:space="preserve"> und nur Baumhierarchie konnte sehr einfach aus Übung übernommen werden</w:t>
      </w:r>
    </w:p>
    <w:p w14:paraId="44BAAAC2" w14:textId="4DB87CCC" w:rsidR="0058775F" w:rsidRDefault="0058775F" w:rsidP="0058775F">
      <w:pPr>
        <w:pStyle w:val="Listenabsatz"/>
        <w:numPr>
          <w:ilvl w:val="0"/>
          <w:numId w:val="10"/>
        </w:numPr>
      </w:pPr>
      <w:r>
        <w:t>Gliederung des ELM Codes</w:t>
      </w:r>
    </w:p>
    <w:p w14:paraId="39988B35" w14:textId="417065A9" w:rsidR="0018183B" w:rsidRDefault="0018183B" w:rsidP="0058775F">
      <w:pPr>
        <w:pStyle w:val="Listenabsatz"/>
        <w:numPr>
          <w:ilvl w:val="0"/>
          <w:numId w:val="10"/>
        </w:numPr>
      </w:pPr>
      <w:r>
        <w:t>Übungsadaption</w:t>
      </w:r>
    </w:p>
    <w:p w14:paraId="0FF8D492" w14:textId="70921125" w:rsidR="00E57FB4" w:rsidRDefault="00E57FB4" w:rsidP="0058775F">
      <w:pPr>
        <w:pStyle w:val="Listenabsatz"/>
        <w:numPr>
          <w:ilvl w:val="0"/>
          <w:numId w:val="10"/>
        </w:numPr>
      </w:pPr>
      <w:r>
        <w:t>Datenstruktur Modells bei den verschiedenen Interaktionen</w:t>
      </w:r>
    </w:p>
    <w:p w14:paraId="2EA8B81F" w14:textId="410DCB64" w:rsidR="002D1561" w:rsidRDefault="002D1561" w:rsidP="0058775F">
      <w:pPr>
        <w:pStyle w:val="Listenabsatz"/>
        <w:numPr>
          <w:ilvl w:val="0"/>
          <w:numId w:val="10"/>
        </w:numPr>
      </w:pPr>
      <w:r>
        <w:t>Bei uns in einem Record gespeichert im Main und dann im Update wird auf einen record zugegriffen</w:t>
      </w:r>
    </w:p>
    <w:p w14:paraId="40D3A0ED" w14:textId="77777777" w:rsidR="00E57FB4" w:rsidRDefault="00E57FB4" w:rsidP="00E57FB4"/>
    <w:p w14:paraId="62E42623" w14:textId="7893446F" w:rsidR="00DD6EAF" w:rsidRDefault="00DD6EAF" w:rsidP="00537FBC">
      <w:pPr>
        <w:pStyle w:val="berschrift1"/>
      </w:pPr>
      <w:bookmarkStart w:id="17" w:name="_Toc79327794"/>
      <w:r>
        <w:t>Anwe</w:t>
      </w:r>
      <w:r w:rsidR="00AF4DBA">
        <w:t>n</w:t>
      </w:r>
      <w:r>
        <w:t>dungs</w:t>
      </w:r>
      <w:r w:rsidR="00AF4DBA">
        <w:t>fälle</w:t>
      </w:r>
      <w:bookmarkEnd w:id="17"/>
    </w:p>
    <w:p w14:paraId="42663233" w14:textId="60083F25" w:rsidR="00AF4DBA" w:rsidRDefault="00321EB1" w:rsidP="00321EB1">
      <w:pPr>
        <w:pStyle w:val="Listenabsatz"/>
        <w:numPr>
          <w:ilvl w:val="0"/>
          <w:numId w:val="10"/>
        </w:numPr>
      </w:pPr>
      <w:r>
        <w:t>Erst nach Fertigstellung der Visualisierungen möglich</w:t>
      </w:r>
    </w:p>
    <w:p w14:paraId="376B5312" w14:textId="76D81BE5" w:rsidR="000E1F0D" w:rsidRDefault="000E1F0D" w:rsidP="00321EB1">
      <w:pPr>
        <w:pStyle w:val="Listenabsatz"/>
        <w:numPr>
          <w:ilvl w:val="0"/>
          <w:numId w:val="10"/>
        </w:numPr>
      </w:pPr>
      <w:r>
        <w:t>Spezifischer Anwedungsfall -&gt; wo Muster da sind oder nicht was es zu was besonderen macht</w:t>
      </w:r>
    </w:p>
    <w:p w14:paraId="5BB313A8" w14:textId="54532990" w:rsidR="005D170D" w:rsidRDefault="005D170D" w:rsidP="00321EB1">
      <w:pPr>
        <w:pStyle w:val="Listenabsatz"/>
        <w:numPr>
          <w:ilvl w:val="0"/>
          <w:numId w:val="10"/>
        </w:numPr>
      </w:pPr>
      <w:r>
        <w:t>Relevanz für die Zielgruppe</w:t>
      </w:r>
    </w:p>
    <w:p w14:paraId="156E53FB" w14:textId="6B380138" w:rsidR="005D170D" w:rsidRDefault="005D170D" w:rsidP="00321EB1">
      <w:pPr>
        <w:pStyle w:val="Listenabsatz"/>
        <w:numPr>
          <w:ilvl w:val="0"/>
          <w:numId w:val="10"/>
        </w:numPr>
      </w:pPr>
      <w:r>
        <w:t>Möglichkeit Umsetzung mit anderen Personen</w:t>
      </w:r>
    </w:p>
    <w:p w14:paraId="149906FD" w14:textId="77777777" w:rsidR="005D170D" w:rsidRDefault="005D170D" w:rsidP="005D170D"/>
    <w:p w14:paraId="5F2B9289" w14:textId="5D9A8446" w:rsidR="00AF4DBA" w:rsidRDefault="00AF4DBA" w:rsidP="00537FBC">
      <w:pPr>
        <w:pStyle w:val="berschrift2"/>
      </w:pPr>
      <w:bookmarkStart w:id="18" w:name="_Toc79327795"/>
      <w:r>
        <w:t>Anwendung Visualisierung Eins</w:t>
      </w:r>
      <w:bookmarkEnd w:id="18"/>
    </w:p>
    <w:p w14:paraId="016ADCF8" w14:textId="1CC854EB" w:rsidR="00AF4DBA" w:rsidRDefault="00321EB1" w:rsidP="00321EB1">
      <w:pPr>
        <w:pStyle w:val="Listenabsatz"/>
        <w:numPr>
          <w:ilvl w:val="0"/>
          <w:numId w:val="10"/>
        </w:numPr>
      </w:pPr>
      <w:r>
        <w:t>Anwendungsfall für Scatterplot</w:t>
      </w:r>
    </w:p>
    <w:p w14:paraId="4C6E72AB" w14:textId="77777777" w:rsidR="00321EB1" w:rsidRDefault="00321EB1" w:rsidP="00321EB1"/>
    <w:p w14:paraId="063E904A" w14:textId="226E73B1" w:rsidR="00AF4DBA" w:rsidRDefault="00AF4DBA" w:rsidP="00537FBC">
      <w:pPr>
        <w:pStyle w:val="berschrift2"/>
      </w:pPr>
      <w:bookmarkStart w:id="19" w:name="_Toc79327796"/>
      <w:r>
        <w:t>Anwendung Visualisierung Zwei</w:t>
      </w:r>
      <w:bookmarkEnd w:id="19"/>
    </w:p>
    <w:p w14:paraId="54EF2DE2" w14:textId="3D62D141" w:rsidR="00AF4DBA" w:rsidRDefault="00321EB1" w:rsidP="00321EB1">
      <w:pPr>
        <w:pStyle w:val="Listenabsatz"/>
        <w:numPr>
          <w:ilvl w:val="0"/>
          <w:numId w:val="10"/>
        </w:numPr>
      </w:pPr>
      <w:r>
        <w:t>Anwendungsfall für Parallele Koordinaten</w:t>
      </w:r>
    </w:p>
    <w:p w14:paraId="5FC356E5" w14:textId="77777777" w:rsidR="00321EB1" w:rsidRDefault="00321EB1" w:rsidP="00537FBC"/>
    <w:p w14:paraId="45225383" w14:textId="71971EAC" w:rsidR="00AF4DBA" w:rsidRDefault="00AF4DBA" w:rsidP="00537FBC">
      <w:pPr>
        <w:pStyle w:val="berschrift2"/>
      </w:pPr>
      <w:bookmarkStart w:id="20" w:name="_Toc79327797"/>
      <w:r>
        <w:t>Anwendung Visualisierung Drei</w:t>
      </w:r>
      <w:bookmarkEnd w:id="20"/>
    </w:p>
    <w:p w14:paraId="608F3F9B" w14:textId="0CA84901" w:rsidR="00321EB1" w:rsidRDefault="00321EB1" w:rsidP="00321EB1">
      <w:pPr>
        <w:pStyle w:val="Listenabsatz"/>
        <w:numPr>
          <w:ilvl w:val="0"/>
          <w:numId w:val="10"/>
        </w:numPr>
      </w:pPr>
      <w:r>
        <w:t>Anwendungsfall für Baumhierarchie</w:t>
      </w:r>
    </w:p>
    <w:p w14:paraId="42D63777" w14:textId="77777777" w:rsidR="00321EB1" w:rsidRDefault="00321EB1" w:rsidP="00321EB1"/>
    <w:p w14:paraId="0DB0C292" w14:textId="2D597828" w:rsidR="00AF4DBA" w:rsidRDefault="00AF4DBA" w:rsidP="00537FBC">
      <w:pPr>
        <w:pStyle w:val="berschrift1"/>
      </w:pPr>
      <w:bookmarkStart w:id="21" w:name="_Toc79327798"/>
      <w:r>
        <w:t>Verwandte Arbeiten</w:t>
      </w:r>
      <w:bookmarkEnd w:id="21"/>
    </w:p>
    <w:p w14:paraId="664653C8" w14:textId="73AF16A8" w:rsidR="00AF4DBA" w:rsidRDefault="00321EB1" w:rsidP="00321EB1">
      <w:pPr>
        <w:pStyle w:val="Listenabsatz"/>
        <w:numPr>
          <w:ilvl w:val="0"/>
          <w:numId w:val="10"/>
        </w:numPr>
      </w:pPr>
      <w:r>
        <w:t>Aktuell noch nicht recherchiert</w:t>
      </w:r>
    </w:p>
    <w:p w14:paraId="1F0529BD" w14:textId="3659CA4C" w:rsidR="00567EB0" w:rsidRDefault="00567EB0" w:rsidP="00321EB1">
      <w:pPr>
        <w:pStyle w:val="Listenabsatz"/>
        <w:numPr>
          <w:ilvl w:val="0"/>
          <w:numId w:val="10"/>
        </w:numPr>
      </w:pPr>
      <w:r>
        <w:t>Zwei Artikel diskutieren</w:t>
      </w:r>
    </w:p>
    <w:p w14:paraId="2DB28EBE" w14:textId="3954456E" w:rsidR="001F295E" w:rsidRDefault="001F295E" w:rsidP="001F295E">
      <w:pPr>
        <w:pStyle w:val="Listenabsatz"/>
        <w:numPr>
          <w:ilvl w:val="1"/>
          <w:numId w:val="10"/>
        </w:numPr>
      </w:pPr>
      <w:r>
        <w:t>Gemeinsamkeiten und Unterschiede dabei herausstellen</w:t>
      </w:r>
    </w:p>
    <w:p w14:paraId="7BA5BFCE" w14:textId="20BC2FE8" w:rsidR="00AF4DBA" w:rsidRDefault="00AF4DBA" w:rsidP="00537FBC"/>
    <w:p w14:paraId="6E86AAAD" w14:textId="75CA4998" w:rsidR="00AF4DBA" w:rsidRDefault="00AF4DBA" w:rsidP="00537FBC">
      <w:pPr>
        <w:pStyle w:val="berschrift1"/>
      </w:pPr>
      <w:bookmarkStart w:id="22" w:name="_Toc79327799"/>
      <w:r>
        <w:t>Zusammenfassung und Ausblick</w:t>
      </w:r>
      <w:bookmarkEnd w:id="22"/>
    </w:p>
    <w:p w14:paraId="5C9C8D97" w14:textId="3316081B" w:rsidR="00993AFE" w:rsidRDefault="00A10D2E" w:rsidP="00A10D2E">
      <w:pPr>
        <w:pStyle w:val="Listenabsatz"/>
        <w:numPr>
          <w:ilvl w:val="0"/>
          <w:numId w:val="10"/>
        </w:numPr>
      </w:pPr>
      <w:r>
        <w:t>Ausblick er bei fertigem Projekt möglich</w:t>
      </w:r>
    </w:p>
    <w:p w14:paraId="6F41B944" w14:textId="40C44D73" w:rsidR="000B3FC9" w:rsidRDefault="000B3FC9" w:rsidP="00A10D2E">
      <w:pPr>
        <w:pStyle w:val="Listenabsatz"/>
        <w:numPr>
          <w:ilvl w:val="0"/>
          <w:numId w:val="10"/>
        </w:numPr>
      </w:pPr>
      <w:r>
        <w:t>Zusammenfassung der Beiträge</w:t>
      </w:r>
    </w:p>
    <w:p w14:paraId="45DC1B21" w14:textId="581506AB" w:rsidR="00D410B2" w:rsidRDefault="00D410B2" w:rsidP="00A10D2E">
      <w:pPr>
        <w:pStyle w:val="Listenabsatz"/>
        <w:numPr>
          <w:ilvl w:val="0"/>
          <w:numId w:val="10"/>
        </w:numPr>
      </w:pPr>
      <w:r>
        <w:lastRenderedPageBreak/>
        <w:t>Mehrwert für Zielgruppe und Personen</w:t>
      </w:r>
    </w:p>
    <w:p w14:paraId="39ADAD5B" w14:textId="40887B82" w:rsidR="00D410B2" w:rsidRDefault="00D410B2" w:rsidP="00A10D2E">
      <w:pPr>
        <w:pStyle w:val="Listenabsatz"/>
        <w:numPr>
          <w:ilvl w:val="0"/>
          <w:numId w:val="10"/>
        </w:numPr>
      </w:pPr>
      <w:r>
        <w:t xml:space="preserve">Erweiterungen für Ebene </w:t>
      </w:r>
      <w:r w:rsidR="00842032">
        <w:t>und Datenebene</w:t>
      </w:r>
    </w:p>
    <w:p w14:paraId="3BA5C8C1" w14:textId="6213778B" w:rsidR="00993AFE" w:rsidRDefault="00993AFE" w:rsidP="00537FBC"/>
    <w:p w14:paraId="7A52B451" w14:textId="4E10637B" w:rsidR="00993AFE" w:rsidRDefault="00993AFE" w:rsidP="00C01E8B">
      <w:pPr>
        <w:pStyle w:val="berschrift1"/>
        <w:numPr>
          <w:ilvl w:val="0"/>
          <w:numId w:val="0"/>
        </w:numPr>
      </w:pPr>
      <w:r>
        <w:br w:type="page"/>
      </w:r>
      <w:r w:rsidR="00C01E8B">
        <w:lastRenderedPageBreak/>
        <w:t>Literaturverzeichnis</w:t>
      </w:r>
    </w:p>
    <w:p w14:paraId="76B8622C" w14:textId="738EAFE7" w:rsidR="00B1145B" w:rsidRDefault="00B1145B" w:rsidP="00B1145B"/>
    <w:sdt>
      <w:sdtPr>
        <w:tag w:val="CitaviBibliography"/>
        <w:id w:val="855849434"/>
        <w:placeholder>
          <w:docPart w:val="DefaultPlaceholder_-1854013440"/>
        </w:placeholder>
      </w:sdtPr>
      <w:sdtEndPr/>
      <w:sdtContent>
        <w:p w14:paraId="42F750F9" w14:textId="77777777" w:rsidR="00BC2E5B" w:rsidRDefault="004D03E1" w:rsidP="00BC2E5B">
          <w:pPr>
            <w:pStyle w:val="CitaviBibliographyEntry"/>
          </w:pPr>
          <w:r>
            <w:fldChar w:fldCharType="begin"/>
          </w:r>
          <w:r>
            <w:instrText>ADDIN CitaviBibliography</w:instrText>
          </w:r>
          <w:r>
            <w:fldChar w:fldCharType="separate"/>
          </w:r>
          <w:r w:rsidR="00BC2E5B">
            <w:t>[1]</w:t>
          </w:r>
          <w:r w:rsidR="00BC2E5B">
            <w:tab/>
          </w:r>
          <w:bookmarkStart w:id="23" w:name="_CTVL00187d62162ca34425db0e18a7c14bcac47"/>
          <w:r w:rsidR="00BC2E5B">
            <w:t>P. Roca,</w:t>
          </w:r>
          <w:bookmarkEnd w:id="23"/>
          <w:r w:rsidR="00BC2E5B">
            <w:t xml:space="preserve"> </w:t>
          </w:r>
          <w:r w:rsidR="00BC2E5B" w:rsidRPr="00BC2E5B">
            <w:rPr>
              <w:i/>
            </w:rPr>
            <w:t xml:space="preserve">State of the Vitivinicultural World in 2020, </w:t>
          </w:r>
          <w:r w:rsidR="00BC2E5B" w:rsidRPr="00BC2E5B">
            <w:t xml:space="preserve">o. O., </w:t>
          </w:r>
          <w:r w:rsidR="00BC2E5B" w:rsidRPr="00BC2E5B">
            <w:rPr>
              <w:b/>
            </w:rPr>
            <w:t>20.04.2021</w:t>
          </w:r>
          <w:r w:rsidR="00BC2E5B" w:rsidRPr="00BC2E5B">
            <w:t>.</w:t>
          </w:r>
        </w:p>
        <w:p w14:paraId="5CB3AA4A" w14:textId="77777777" w:rsidR="00BC2E5B" w:rsidRDefault="00BC2E5B" w:rsidP="00BC2E5B">
          <w:pPr>
            <w:pStyle w:val="CitaviBibliographyEntry"/>
          </w:pPr>
          <w:r>
            <w:t>[2]</w:t>
          </w:r>
          <w:r>
            <w:tab/>
          </w:r>
          <w:bookmarkStart w:id="24" w:name="_CTVL001391b1ab3d9a54a7db3302a96d1fac0b0"/>
          <w:r>
            <w:t>M. Yi,</w:t>
          </w:r>
          <w:bookmarkEnd w:id="24"/>
          <w:r>
            <w:t xml:space="preserve"> </w:t>
          </w:r>
          <w:r w:rsidRPr="00BC2E5B">
            <w:rPr>
              <w:i/>
            </w:rPr>
            <w:t xml:space="preserve">A Complete Guide to Scatter Plots, </w:t>
          </w:r>
          <w:r w:rsidRPr="00BC2E5B">
            <w:t xml:space="preserve">https://chartio.com/learn/charts/what-is-a-scatter-plot/, </w:t>
          </w:r>
          <w:r w:rsidRPr="00BC2E5B">
            <w:rPr>
              <w:b/>
            </w:rPr>
            <w:t>2019</w:t>
          </w:r>
          <w:r w:rsidRPr="00BC2E5B">
            <w:t>.</w:t>
          </w:r>
        </w:p>
        <w:p w14:paraId="721797DB" w14:textId="77777777" w:rsidR="00BC2E5B" w:rsidRDefault="00BC2E5B" w:rsidP="00BC2E5B">
          <w:pPr>
            <w:pStyle w:val="CitaviBibliographyEntry"/>
          </w:pPr>
          <w:r>
            <w:t>[3]</w:t>
          </w:r>
          <w:r>
            <w:tab/>
          </w:r>
          <w:bookmarkStart w:id="25" w:name="_CTVL001a5d94c2d3e5f43fca4f8405d4d7d4c5b"/>
          <w:r>
            <w:t>S. Few,</w:t>
          </w:r>
          <w:bookmarkEnd w:id="25"/>
          <w:r>
            <w:t xml:space="preserve"> </w:t>
          </w:r>
          <w:r w:rsidRPr="00BC2E5B">
            <w:rPr>
              <w:i/>
            </w:rPr>
            <w:t xml:space="preserve">Multivariate Analysis Using Parallel Coordinates, </w:t>
          </w:r>
          <w:r w:rsidRPr="00BC2E5B">
            <w:t xml:space="preserve">http://www.perceptualedge.com/articles/b-eye/parallel_coordinates.pdf, </w:t>
          </w:r>
          <w:r w:rsidRPr="00BC2E5B">
            <w:rPr>
              <w:b/>
            </w:rPr>
            <w:t>2006</w:t>
          </w:r>
          <w:r w:rsidRPr="00BC2E5B">
            <w:t>.</w:t>
          </w:r>
        </w:p>
        <w:p w14:paraId="43FF3624" w14:textId="1D03A60E" w:rsidR="004D03E1" w:rsidRDefault="00BC2E5B" w:rsidP="00BC2E5B">
          <w:pPr>
            <w:pStyle w:val="CitaviBibliographyEntry"/>
          </w:pPr>
          <w:r>
            <w:t>[4]</w:t>
          </w:r>
          <w:r>
            <w:tab/>
          </w:r>
          <w:bookmarkStart w:id="26" w:name="_CTVL001a369bd4dadfa4199b7f6512c3d0e0580"/>
          <w:r>
            <w:t>American Society for Quality,</w:t>
          </w:r>
          <w:bookmarkEnd w:id="26"/>
          <w:r>
            <w:t xml:space="preserve"> </w:t>
          </w:r>
          <w:r w:rsidRPr="00BC2E5B">
            <w:rPr>
              <w:i/>
            </w:rPr>
            <w:t xml:space="preserve">What is a Tree Diagram? Systemic or Hierarchy Analysis | ASQ, </w:t>
          </w:r>
          <w:r w:rsidRPr="00BC2E5B">
            <w:t xml:space="preserve">https://asq.org/quality-resources/tree-diagram, </w:t>
          </w:r>
          <w:r w:rsidRPr="00BC2E5B">
            <w:rPr>
              <w:b/>
            </w:rPr>
            <w:t>o. J.</w:t>
          </w:r>
          <w:r w:rsidR="004D03E1">
            <w:fldChar w:fldCharType="end"/>
          </w:r>
        </w:p>
      </w:sdtContent>
    </w:sdt>
    <w:p w14:paraId="7A7A9A85" w14:textId="25F3BF3E" w:rsidR="004D03E1" w:rsidRDefault="004D03E1" w:rsidP="004D03E1"/>
    <w:p w14:paraId="12FC699C" w14:textId="786C43D2" w:rsidR="00C01E8B" w:rsidRDefault="00C01E8B" w:rsidP="004D03E1"/>
    <w:p w14:paraId="6C72D60C" w14:textId="0C8A6B3F" w:rsidR="00C01E8B" w:rsidRDefault="00C01E8B" w:rsidP="004D03E1"/>
    <w:p w14:paraId="3540FE1E" w14:textId="1961A183" w:rsidR="00C01E8B" w:rsidRDefault="00C01E8B">
      <w:r>
        <w:br w:type="page"/>
      </w:r>
    </w:p>
    <w:p w14:paraId="517DE58C" w14:textId="6B1D98FC" w:rsidR="00C01E8B" w:rsidRPr="00993AFE" w:rsidRDefault="00C01E8B" w:rsidP="00C01E8B">
      <w:pPr>
        <w:pStyle w:val="berschrift1"/>
        <w:numPr>
          <w:ilvl w:val="0"/>
          <w:numId w:val="0"/>
        </w:numPr>
      </w:pPr>
      <w:r>
        <w:lastRenderedPageBreak/>
        <w:t>Anhang</w:t>
      </w:r>
    </w:p>
    <w:sectPr w:rsidR="00C01E8B" w:rsidRPr="00993AFE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9AD5B8B" w14:textId="77777777" w:rsidR="009F2D50" w:rsidRDefault="009F2D50" w:rsidP="00537FBC">
      <w:r>
        <w:separator/>
      </w:r>
    </w:p>
    <w:p w14:paraId="6A9DCC78" w14:textId="77777777" w:rsidR="009F2D50" w:rsidRDefault="009F2D50" w:rsidP="00537FBC"/>
  </w:endnote>
  <w:endnote w:type="continuationSeparator" w:id="0">
    <w:p w14:paraId="7530414F" w14:textId="77777777" w:rsidR="009F2D50" w:rsidRDefault="009F2D50" w:rsidP="00537FBC">
      <w:r>
        <w:continuationSeparator/>
      </w:r>
    </w:p>
    <w:p w14:paraId="5746673D" w14:textId="77777777" w:rsidR="009F2D50" w:rsidRDefault="009F2D50" w:rsidP="00537FBC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21489C3" w14:textId="77777777" w:rsidR="00991D39" w:rsidRDefault="00991D39" w:rsidP="00537FBC">
    <w:pPr>
      <w:pStyle w:val="Fuzeil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7170777"/>
      <w:docPartObj>
        <w:docPartGallery w:val="Page Numbers (Bottom of Page)"/>
        <w:docPartUnique/>
      </w:docPartObj>
    </w:sdtPr>
    <w:sdtEndPr/>
    <w:sdtContent>
      <w:p w14:paraId="36C042FB" w14:textId="247033BA" w:rsidR="00537FBC" w:rsidRDefault="00537FBC">
        <w:pPr>
          <w:pStyle w:val="Fuzeile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  <w:p w14:paraId="34DC9F63" w14:textId="26200DDB" w:rsidR="00991D39" w:rsidRDefault="00991D39" w:rsidP="00537FBC">
    <w:pPr>
      <w:pStyle w:val="Fuzeile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1FE4446" w14:textId="77777777" w:rsidR="00991D39" w:rsidRDefault="00991D39" w:rsidP="00537FBC">
    <w:pPr>
      <w:pStyle w:val="Fuzeil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BD203E8" w14:textId="77777777" w:rsidR="009F2D50" w:rsidRDefault="009F2D50" w:rsidP="00537FBC">
      <w:r>
        <w:separator/>
      </w:r>
    </w:p>
    <w:p w14:paraId="62ECA7A2" w14:textId="77777777" w:rsidR="009F2D50" w:rsidRDefault="009F2D50" w:rsidP="00537FBC"/>
  </w:footnote>
  <w:footnote w:type="continuationSeparator" w:id="0">
    <w:p w14:paraId="770530E4" w14:textId="77777777" w:rsidR="009F2D50" w:rsidRDefault="009F2D50" w:rsidP="00537FBC">
      <w:r>
        <w:continuationSeparator/>
      </w:r>
    </w:p>
    <w:p w14:paraId="1D3198B6" w14:textId="77777777" w:rsidR="009F2D50" w:rsidRDefault="009F2D50" w:rsidP="00537FBC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810628A" w14:textId="77777777" w:rsidR="00991D39" w:rsidRDefault="00991D39" w:rsidP="00537FBC">
    <w:pPr>
      <w:pStyle w:val="Kopfzeile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8C4201C" w14:textId="77777777" w:rsidR="00991D39" w:rsidRDefault="00991D39" w:rsidP="00537FBC">
    <w:pPr>
      <w:pStyle w:val="Kopfzeile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FF906BE" w14:textId="77777777" w:rsidR="00991D39" w:rsidRDefault="00991D39" w:rsidP="00537FBC">
    <w:pPr>
      <w:pStyle w:val="Kopfzeile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84925B2E"/>
    <w:lvl w:ilvl="0">
      <w:start w:val="1"/>
      <w:numFmt w:val="decimal"/>
      <w:pStyle w:val="Listennummer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F12E02DA"/>
    <w:lvl w:ilvl="0">
      <w:start w:val="1"/>
      <w:numFmt w:val="decimal"/>
      <w:pStyle w:val="Listennummer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11EAB59E"/>
    <w:lvl w:ilvl="0">
      <w:start w:val="1"/>
      <w:numFmt w:val="decimal"/>
      <w:pStyle w:val="Listennummer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B708356C"/>
    <w:lvl w:ilvl="0">
      <w:start w:val="1"/>
      <w:numFmt w:val="decimal"/>
      <w:pStyle w:val="Listennummer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17D48BEA"/>
    <w:lvl w:ilvl="0">
      <w:start w:val="1"/>
      <w:numFmt w:val="bullet"/>
      <w:pStyle w:val="Aufzhlungszeichen5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E4DE9744"/>
    <w:lvl w:ilvl="0">
      <w:start w:val="1"/>
      <w:numFmt w:val="bullet"/>
      <w:pStyle w:val="Aufzhlungszeichen4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5A0CD050"/>
    <w:lvl w:ilvl="0">
      <w:start w:val="1"/>
      <w:numFmt w:val="bullet"/>
      <w:pStyle w:val="Aufzhlungszeichen3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17C2DA98"/>
    <w:lvl w:ilvl="0">
      <w:start w:val="1"/>
      <w:numFmt w:val="bullet"/>
      <w:pStyle w:val="Aufzhlungszeichen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7A0C8466"/>
    <w:lvl w:ilvl="0">
      <w:start w:val="1"/>
      <w:numFmt w:val="decimal"/>
      <w:pStyle w:val="Listennumm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4010F7B0"/>
    <w:lvl w:ilvl="0">
      <w:start w:val="1"/>
      <w:numFmt w:val="bullet"/>
      <w:pStyle w:val="Aufzhlungszeichen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7F56B92"/>
    <w:multiLevelType w:val="multilevel"/>
    <w:tmpl w:val="0E3430A0"/>
    <w:lvl w:ilvl="0">
      <w:start w:val="1"/>
      <w:numFmt w:val="decimal"/>
      <w:lvlText w:val="%1"/>
      <w:lvlJc w:val="left"/>
      <w:pPr>
        <w:ind w:left="400" w:hanging="40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400" w:hanging="40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1" w15:restartNumberingAfterBreak="0">
    <w:nsid w:val="1E031577"/>
    <w:multiLevelType w:val="multilevel"/>
    <w:tmpl w:val="44F61408"/>
    <w:lvl w:ilvl="0">
      <w:start w:val="1"/>
      <w:numFmt w:val="decimal"/>
      <w:lvlText w:val="%1"/>
      <w:lvlJc w:val="left"/>
      <w:pPr>
        <w:ind w:left="600" w:hanging="60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600" w:hanging="60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2" w15:restartNumberingAfterBreak="0">
    <w:nsid w:val="2EB47B00"/>
    <w:multiLevelType w:val="multilevel"/>
    <w:tmpl w:val="F89C2828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13" w15:restartNumberingAfterBreak="0">
    <w:nsid w:val="2F4A6979"/>
    <w:multiLevelType w:val="multilevel"/>
    <w:tmpl w:val="273A4448"/>
    <w:lvl w:ilvl="0">
      <w:start w:val="1"/>
      <w:numFmt w:val="decimal"/>
      <w:pStyle w:val="berschrift1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pStyle w:val="berschrift2"/>
      <w:isLgl/>
      <w:lvlText w:val="%1.%2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pStyle w:val="berschrift3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800" w:hanging="144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160" w:hanging="180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160" w:hanging="180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520" w:hanging="216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880" w:hanging="2520"/>
      </w:pPr>
      <w:rPr>
        <w:rFonts w:hint="default"/>
      </w:rPr>
    </w:lvl>
  </w:abstractNum>
  <w:abstractNum w:abstractNumId="14" w15:restartNumberingAfterBreak="0">
    <w:nsid w:val="34931D8F"/>
    <w:multiLevelType w:val="hybridMultilevel"/>
    <w:tmpl w:val="90220184"/>
    <w:lvl w:ilvl="0" w:tplc="D8D2A4B2">
      <w:start w:val="1"/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4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A33A872A">
      <w:start w:val="1"/>
      <w:numFmt w:val="bullet"/>
      <w:pStyle w:val="CitaviBibliographySubheading8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373C45DC"/>
    <w:multiLevelType w:val="hybridMultilevel"/>
    <w:tmpl w:val="ED84A316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38B2395F"/>
    <w:multiLevelType w:val="hybridMultilevel"/>
    <w:tmpl w:val="2F2C0658"/>
    <w:lvl w:ilvl="0" w:tplc="A3E2C278">
      <w:numFmt w:val="bullet"/>
      <w:lvlText w:val=""/>
      <w:lvlJc w:val="left"/>
      <w:pPr>
        <w:ind w:left="720" w:hanging="360"/>
      </w:pPr>
      <w:rPr>
        <w:rFonts w:ascii="Wingdings" w:eastAsiaTheme="minorHAnsi" w:hAnsi="Wingdings" w:cs="Aria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47F551C6"/>
    <w:multiLevelType w:val="hybridMultilevel"/>
    <w:tmpl w:val="AC2A43FE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5B907A03"/>
    <w:multiLevelType w:val="multilevel"/>
    <w:tmpl w:val="D08AE7D2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9" w15:restartNumberingAfterBreak="0">
    <w:nsid w:val="792E29E0"/>
    <w:multiLevelType w:val="multilevel"/>
    <w:tmpl w:val="78D4D32E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18"/>
  </w:num>
  <w:num w:numId="2">
    <w:abstractNumId w:val="12"/>
  </w:num>
  <w:num w:numId="3">
    <w:abstractNumId w:val="19"/>
  </w:num>
  <w:num w:numId="4">
    <w:abstractNumId w:val="10"/>
  </w:num>
  <w:num w:numId="5">
    <w:abstractNumId w:val="11"/>
  </w:num>
  <w:num w:numId="6">
    <w:abstractNumId w:val="16"/>
  </w:num>
  <w:num w:numId="7">
    <w:abstractNumId w:val="15"/>
  </w:num>
  <w:num w:numId="8">
    <w:abstractNumId w:val="17"/>
  </w:num>
  <w:num w:numId="9">
    <w:abstractNumId w:val="13"/>
  </w:num>
  <w:num w:numId="10">
    <w:abstractNumId w:val="14"/>
  </w:num>
  <w:num w:numId="11">
    <w:abstractNumId w:val="0"/>
  </w:num>
  <w:num w:numId="12">
    <w:abstractNumId w:val="1"/>
  </w:num>
  <w:num w:numId="13">
    <w:abstractNumId w:val="2"/>
  </w:num>
  <w:num w:numId="14">
    <w:abstractNumId w:val="3"/>
  </w:num>
  <w:num w:numId="15">
    <w:abstractNumId w:val="4"/>
  </w:num>
  <w:num w:numId="16">
    <w:abstractNumId w:val="5"/>
  </w:num>
  <w:num w:numId="17">
    <w:abstractNumId w:val="6"/>
  </w:num>
  <w:num w:numId="18">
    <w:abstractNumId w:val="7"/>
  </w:num>
  <w:num w:numId="19">
    <w:abstractNumId w:val="8"/>
  </w:num>
  <w:num w:numId="20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60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50772"/>
    <w:rsid w:val="00026B0A"/>
    <w:rsid w:val="000319D1"/>
    <w:rsid w:val="00054A6C"/>
    <w:rsid w:val="00055E97"/>
    <w:rsid w:val="000647C8"/>
    <w:rsid w:val="000706D8"/>
    <w:rsid w:val="000A632F"/>
    <w:rsid w:val="000B0A57"/>
    <w:rsid w:val="000B0EB5"/>
    <w:rsid w:val="000B3C2A"/>
    <w:rsid w:val="000B3FC9"/>
    <w:rsid w:val="000E1F0D"/>
    <w:rsid w:val="000E7635"/>
    <w:rsid w:val="00105B11"/>
    <w:rsid w:val="001166B2"/>
    <w:rsid w:val="00133A30"/>
    <w:rsid w:val="00136098"/>
    <w:rsid w:val="00136832"/>
    <w:rsid w:val="0014447E"/>
    <w:rsid w:val="00154094"/>
    <w:rsid w:val="00154714"/>
    <w:rsid w:val="001568FD"/>
    <w:rsid w:val="0017049A"/>
    <w:rsid w:val="001815BD"/>
    <w:rsid w:val="0018183B"/>
    <w:rsid w:val="00184993"/>
    <w:rsid w:val="001A1890"/>
    <w:rsid w:val="001A7F62"/>
    <w:rsid w:val="001B3D4D"/>
    <w:rsid w:val="001C2DAB"/>
    <w:rsid w:val="001C6E03"/>
    <w:rsid w:val="001E5FB9"/>
    <w:rsid w:val="001F1AF5"/>
    <w:rsid w:val="001F295E"/>
    <w:rsid w:val="001F4DA5"/>
    <w:rsid w:val="001F6AFB"/>
    <w:rsid w:val="002027E6"/>
    <w:rsid w:val="00216789"/>
    <w:rsid w:val="00227DC0"/>
    <w:rsid w:val="0024212A"/>
    <w:rsid w:val="00265FB9"/>
    <w:rsid w:val="002C53E4"/>
    <w:rsid w:val="002D1561"/>
    <w:rsid w:val="002D22F6"/>
    <w:rsid w:val="002E2B03"/>
    <w:rsid w:val="002E68D2"/>
    <w:rsid w:val="002F5133"/>
    <w:rsid w:val="002F65FA"/>
    <w:rsid w:val="00321A5D"/>
    <w:rsid w:val="00321EB1"/>
    <w:rsid w:val="00321F80"/>
    <w:rsid w:val="00342E0C"/>
    <w:rsid w:val="003767FB"/>
    <w:rsid w:val="0038125F"/>
    <w:rsid w:val="00396078"/>
    <w:rsid w:val="003A4D68"/>
    <w:rsid w:val="003B3DF9"/>
    <w:rsid w:val="003B570A"/>
    <w:rsid w:val="003B7138"/>
    <w:rsid w:val="003C7390"/>
    <w:rsid w:val="003D3700"/>
    <w:rsid w:val="004125C3"/>
    <w:rsid w:val="004278E4"/>
    <w:rsid w:val="00462FAD"/>
    <w:rsid w:val="00466741"/>
    <w:rsid w:val="00484454"/>
    <w:rsid w:val="004A3E17"/>
    <w:rsid w:val="004D03E1"/>
    <w:rsid w:val="004D1827"/>
    <w:rsid w:val="004D631D"/>
    <w:rsid w:val="004E0A65"/>
    <w:rsid w:val="004E3927"/>
    <w:rsid w:val="004E5136"/>
    <w:rsid w:val="004F439A"/>
    <w:rsid w:val="005029BC"/>
    <w:rsid w:val="005241C5"/>
    <w:rsid w:val="00531DFF"/>
    <w:rsid w:val="005358E1"/>
    <w:rsid w:val="00537FBC"/>
    <w:rsid w:val="00555EC7"/>
    <w:rsid w:val="00564504"/>
    <w:rsid w:val="00567EB0"/>
    <w:rsid w:val="005856E4"/>
    <w:rsid w:val="0058775F"/>
    <w:rsid w:val="005A3F90"/>
    <w:rsid w:val="005C34A5"/>
    <w:rsid w:val="005C7B94"/>
    <w:rsid w:val="005D170D"/>
    <w:rsid w:val="005E19D8"/>
    <w:rsid w:val="00601F07"/>
    <w:rsid w:val="00604D8C"/>
    <w:rsid w:val="00641A0B"/>
    <w:rsid w:val="00650772"/>
    <w:rsid w:val="00656F12"/>
    <w:rsid w:val="006706C3"/>
    <w:rsid w:val="006714ED"/>
    <w:rsid w:val="00675484"/>
    <w:rsid w:val="006A03FF"/>
    <w:rsid w:val="006A3DD9"/>
    <w:rsid w:val="006A631C"/>
    <w:rsid w:val="006A6E00"/>
    <w:rsid w:val="006A78C2"/>
    <w:rsid w:val="006C1565"/>
    <w:rsid w:val="006D422B"/>
    <w:rsid w:val="006D4FCE"/>
    <w:rsid w:val="006E7B5E"/>
    <w:rsid w:val="006F57D7"/>
    <w:rsid w:val="00703B40"/>
    <w:rsid w:val="007107B8"/>
    <w:rsid w:val="00726478"/>
    <w:rsid w:val="007470E3"/>
    <w:rsid w:val="007562E6"/>
    <w:rsid w:val="00757094"/>
    <w:rsid w:val="007802C2"/>
    <w:rsid w:val="0079027C"/>
    <w:rsid w:val="00790CAA"/>
    <w:rsid w:val="00792548"/>
    <w:rsid w:val="007C7D8B"/>
    <w:rsid w:val="007D5583"/>
    <w:rsid w:val="008033C4"/>
    <w:rsid w:val="00803BD7"/>
    <w:rsid w:val="008310C6"/>
    <w:rsid w:val="00832098"/>
    <w:rsid w:val="00834BA0"/>
    <w:rsid w:val="00837B88"/>
    <w:rsid w:val="00842032"/>
    <w:rsid w:val="00847C39"/>
    <w:rsid w:val="0087260F"/>
    <w:rsid w:val="0089759F"/>
    <w:rsid w:val="008A4AE0"/>
    <w:rsid w:val="008D4BEB"/>
    <w:rsid w:val="008E29DF"/>
    <w:rsid w:val="008F41D5"/>
    <w:rsid w:val="008F593C"/>
    <w:rsid w:val="00907B61"/>
    <w:rsid w:val="00985D79"/>
    <w:rsid w:val="009915B9"/>
    <w:rsid w:val="00991D39"/>
    <w:rsid w:val="00993AFE"/>
    <w:rsid w:val="00997FE8"/>
    <w:rsid w:val="009A4210"/>
    <w:rsid w:val="009C4B33"/>
    <w:rsid w:val="009D3347"/>
    <w:rsid w:val="009E2D98"/>
    <w:rsid w:val="009F2D50"/>
    <w:rsid w:val="009F3BDC"/>
    <w:rsid w:val="00A065DD"/>
    <w:rsid w:val="00A10D2E"/>
    <w:rsid w:val="00A21FD0"/>
    <w:rsid w:val="00A275B4"/>
    <w:rsid w:val="00A50D41"/>
    <w:rsid w:val="00A52F50"/>
    <w:rsid w:val="00A60CEA"/>
    <w:rsid w:val="00A65640"/>
    <w:rsid w:val="00A9168F"/>
    <w:rsid w:val="00AB58E5"/>
    <w:rsid w:val="00AB5D01"/>
    <w:rsid w:val="00AC7D83"/>
    <w:rsid w:val="00AD3BC9"/>
    <w:rsid w:val="00AE5D52"/>
    <w:rsid w:val="00AF4DBA"/>
    <w:rsid w:val="00B0169D"/>
    <w:rsid w:val="00B037AE"/>
    <w:rsid w:val="00B10553"/>
    <w:rsid w:val="00B1145B"/>
    <w:rsid w:val="00B14B0E"/>
    <w:rsid w:val="00B21D82"/>
    <w:rsid w:val="00B334A2"/>
    <w:rsid w:val="00B428AB"/>
    <w:rsid w:val="00B42E86"/>
    <w:rsid w:val="00B53C34"/>
    <w:rsid w:val="00B66547"/>
    <w:rsid w:val="00B77DCC"/>
    <w:rsid w:val="00B83701"/>
    <w:rsid w:val="00B907CC"/>
    <w:rsid w:val="00BC2E5B"/>
    <w:rsid w:val="00BD43AC"/>
    <w:rsid w:val="00BE0523"/>
    <w:rsid w:val="00BE78B8"/>
    <w:rsid w:val="00C00CE9"/>
    <w:rsid w:val="00C01E8B"/>
    <w:rsid w:val="00C32A31"/>
    <w:rsid w:val="00C34488"/>
    <w:rsid w:val="00C42A22"/>
    <w:rsid w:val="00C738FD"/>
    <w:rsid w:val="00C74429"/>
    <w:rsid w:val="00C76BB2"/>
    <w:rsid w:val="00C81A9E"/>
    <w:rsid w:val="00C90547"/>
    <w:rsid w:val="00C949EE"/>
    <w:rsid w:val="00CB7E19"/>
    <w:rsid w:val="00CC5317"/>
    <w:rsid w:val="00CF11B1"/>
    <w:rsid w:val="00D22191"/>
    <w:rsid w:val="00D227BA"/>
    <w:rsid w:val="00D410B2"/>
    <w:rsid w:val="00D430EF"/>
    <w:rsid w:val="00D45FE2"/>
    <w:rsid w:val="00D77B8F"/>
    <w:rsid w:val="00DB2942"/>
    <w:rsid w:val="00DB3AA6"/>
    <w:rsid w:val="00DC55E8"/>
    <w:rsid w:val="00DD270F"/>
    <w:rsid w:val="00DD6EAF"/>
    <w:rsid w:val="00DE1B1B"/>
    <w:rsid w:val="00DF0069"/>
    <w:rsid w:val="00DF1342"/>
    <w:rsid w:val="00E32161"/>
    <w:rsid w:val="00E3286E"/>
    <w:rsid w:val="00E32AD2"/>
    <w:rsid w:val="00E42317"/>
    <w:rsid w:val="00E449F3"/>
    <w:rsid w:val="00E53077"/>
    <w:rsid w:val="00E53BDE"/>
    <w:rsid w:val="00E57FB4"/>
    <w:rsid w:val="00E661B0"/>
    <w:rsid w:val="00E729FB"/>
    <w:rsid w:val="00E77048"/>
    <w:rsid w:val="00E7704F"/>
    <w:rsid w:val="00E800C1"/>
    <w:rsid w:val="00E87D66"/>
    <w:rsid w:val="00E92AC8"/>
    <w:rsid w:val="00E93CF6"/>
    <w:rsid w:val="00E952C0"/>
    <w:rsid w:val="00E96528"/>
    <w:rsid w:val="00EA635D"/>
    <w:rsid w:val="00EC4536"/>
    <w:rsid w:val="00EF5493"/>
    <w:rsid w:val="00EF5712"/>
    <w:rsid w:val="00F215CB"/>
    <w:rsid w:val="00F41A69"/>
    <w:rsid w:val="00F534B9"/>
    <w:rsid w:val="00F57DB7"/>
    <w:rsid w:val="00F81C3B"/>
    <w:rsid w:val="00F971C1"/>
    <w:rsid w:val="00FA287D"/>
    <w:rsid w:val="00FE0172"/>
    <w:rsid w:val="00FF5DE6"/>
    <w:rsid w:val="00FF789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7C3CDF4"/>
  <w15:chartTrackingRefBased/>
  <w15:docId w15:val="{082020CD-E6DF-41D2-A689-CA4CDF12700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537FBC"/>
    <w:rPr>
      <w:rFonts w:cstheme="minorHAnsi"/>
    </w:rPr>
  </w:style>
  <w:style w:type="paragraph" w:styleId="berschrift1">
    <w:name w:val="heading 1"/>
    <w:basedOn w:val="Listenabsatz"/>
    <w:next w:val="Standard"/>
    <w:link w:val="berschrift1Zchn"/>
    <w:uiPriority w:val="9"/>
    <w:qFormat/>
    <w:rsid w:val="00537FBC"/>
    <w:pPr>
      <w:numPr>
        <w:numId w:val="9"/>
      </w:numPr>
      <w:ind w:left="709" w:hanging="709"/>
      <w:outlineLvl w:val="0"/>
    </w:pPr>
    <w:rPr>
      <w:rFonts w:asciiTheme="majorHAnsi" w:hAnsiTheme="majorHAnsi" w:cstheme="majorHAnsi"/>
      <w:b/>
      <w:bCs/>
      <w:sz w:val="32"/>
      <w:szCs w:val="32"/>
    </w:rPr>
  </w:style>
  <w:style w:type="paragraph" w:styleId="berschrift2">
    <w:name w:val="heading 2"/>
    <w:basedOn w:val="Listenabsatz"/>
    <w:next w:val="Standard"/>
    <w:link w:val="berschrift2Zchn"/>
    <w:uiPriority w:val="9"/>
    <w:unhideWhenUsed/>
    <w:qFormat/>
    <w:rsid w:val="00537FBC"/>
    <w:pPr>
      <w:numPr>
        <w:ilvl w:val="1"/>
        <w:numId w:val="9"/>
      </w:numPr>
      <w:ind w:left="709" w:hanging="709"/>
      <w:outlineLvl w:val="1"/>
    </w:pPr>
    <w:rPr>
      <w:rFonts w:asciiTheme="majorHAnsi" w:hAnsiTheme="majorHAnsi" w:cstheme="majorHAnsi"/>
      <w:b/>
      <w:bCs/>
      <w:sz w:val="26"/>
      <w:szCs w:val="26"/>
    </w:rPr>
  </w:style>
  <w:style w:type="paragraph" w:styleId="berschrift3">
    <w:name w:val="heading 3"/>
    <w:basedOn w:val="Listenabsatz"/>
    <w:next w:val="Standard"/>
    <w:link w:val="berschrift3Zchn"/>
    <w:uiPriority w:val="9"/>
    <w:unhideWhenUsed/>
    <w:qFormat/>
    <w:rsid w:val="00F971C1"/>
    <w:pPr>
      <w:numPr>
        <w:ilvl w:val="2"/>
        <w:numId w:val="9"/>
      </w:numPr>
      <w:ind w:left="709" w:hanging="709"/>
      <w:outlineLvl w:val="2"/>
    </w:pPr>
    <w:rPr>
      <w:rFonts w:asciiTheme="majorHAnsi" w:hAnsiTheme="majorHAnsi" w:cstheme="majorHAnsi"/>
      <w:b/>
      <w:bCs/>
      <w:sz w:val="24"/>
      <w:szCs w:val="24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AC7D83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AC7D83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AC7D83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AC7D83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AC7D83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AC7D83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Absatz-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Listenabsatz">
    <w:name w:val="List Paragraph"/>
    <w:basedOn w:val="Standard"/>
    <w:link w:val="ListenabsatzZchn"/>
    <w:uiPriority w:val="34"/>
    <w:qFormat/>
    <w:rsid w:val="00650772"/>
    <w:pPr>
      <w:ind w:left="720"/>
      <w:contextualSpacing/>
    </w:pPr>
  </w:style>
  <w:style w:type="character" w:customStyle="1" w:styleId="berschrift1Zchn">
    <w:name w:val="Überschrift 1 Zchn"/>
    <w:basedOn w:val="Absatz-Standardschriftart"/>
    <w:link w:val="berschrift1"/>
    <w:uiPriority w:val="9"/>
    <w:rsid w:val="00537FBC"/>
    <w:rPr>
      <w:rFonts w:asciiTheme="majorHAnsi" w:hAnsiTheme="majorHAnsi" w:cstheme="majorHAnsi"/>
      <w:b/>
      <w:bCs/>
      <w:sz w:val="32"/>
      <w:szCs w:val="32"/>
    </w:rPr>
  </w:style>
  <w:style w:type="character" w:customStyle="1" w:styleId="berschrift2Zchn">
    <w:name w:val="Überschrift 2 Zchn"/>
    <w:basedOn w:val="Absatz-Standardschriftart"/>
    <w:link w:val="berschrift2"/>
    <w:uiPriority w:val="9"/>
    <w:rsid w:val="00537FBC"/>
    <w:rPr>
      <w:rFonts w:asciiTheme="majorHAnsi" w:hAnsiTheme="majorHAnsi" w:cstheme="majorHAnsi"/>
      <w:b/>
      <w:bCs/>
      <w:sz w:val="26"/>
      <w:szCs w:val="26"/>
    </w:rPr>
  </w:style>
  <w:style w:type="character" w:customStyle="1" w:styleId="berschrift3Zchn">
    <w:name w:val="Überschrift 3 Zchn"/>
    <w:basedOn w:val="Absatz-Standardschriftart"/>
    <w:link w:val="berschrift3"/>
    <w:uiPriority w:val="9"/>
    <w:rsid w:val="00F971C1"/>
    <w:rPr>
      <w:rFonts w:asciiTheme="majorHAnsi" w:hAnsiTheme="majorHAnsi" w:cstheme="majorHAnsi"/>
      <w:b/>
      <w:bCs/>
      <w:sz w:val="24"/>
      <w:szCs w:val="24"/>
    </w:rPr>
  </w:style>
  <w:style w:type="paragraph" w:styleId="Inhaltsverzeichnisberschrift">
    <w:name w:val="TOC Heading"/>
    <w:basedOn w:val="berschrift1"/>
    <w:next w:val="Standard"/>
    <w:uiPriority w:val="39"/>
    <w:unhideWhenUsed/>
    <w:qFormat/>
    <w:rsid w:val="00991D39"/>
    <w:pPr>
      <w:keepNext/>
      <w:keepLines/>
      <w:numPr>
        <w:numId w:val="0"/>
      </w:numPr>
      <w:spacing w:before="240" w:after="0"/>
      <w:contextualSpacing w:val="0"/>
      <w:outlineLvl w:val="9"/>
    </w:pPr>
    <w:rPr>
      <w:rFonts w:eastAsiaTheme="majorEastAsia" w:cstheme="majorBidi"/>
      <w:b w:val="0"/>
      <w:bCs w:val="0"/>
      <w:color w:val="2F5496" w:themeColor="accent1" w:themeShade="BF"/>
      <w:lang w:eastAsia="de-DE"/>
    </w:rPr>
  </w:style>
  <w:style w:type="paragraph" w:styleId="Verzeichnis1">
    <w:name w:val="toc 1"/>
    <w:basedOn w:val="Standard"/>
    <w:next w:val="Standard"/>
    <w:autoRedefine/>
    <w:uiPriority w:val="39"/>
    <w:unhideWhenUsed/>
    <w:rsid w:val="00991D39"/>
    <w:pPr>
      <w:spacing w:after="100"/>
    </w:pPr>
  </w:style>
  <w:style w:type="paragraph" w:styleId="Verzeichnis2">
    <w:name w:val="toc 2"/>
    <w:basedOn w:val="Standard"/>
    <w:next w:val="Standard"/>
    <w:autoRedefine/>
    <w:uiPriority w:val="39"/>
    <w:unhideWhenUsed/>
    <w:rsid w:val="00991D39"/>
    <w:pPr>
      <w:spacing w:after="100"/>
      <w:ind w:left="240"/>
    </w:pPr>
  </w:style>
  <w:style w:type="paragraph" w:styleId="Verzeichnis3">
    <w:name w:val="toc 3"/>
    <w:basedOn w:val="Standard"/>
    <w:next w:val="Standard"/>
    <w:autoRedefine/>
    <w:uiPriority w:val="39"/>
    <w:unhideWhenUsed/>
    <w:rsid w:val="00991D39"/>
    <w:pPr>
      <w:spacing w:after="100"/>
      <w:ind w:left="480"/>
    </w:pPr>
  </w:style>
  <w:style w:type="character" w:styleId="Hyperlink">
    <w:name w:val="Hyperlink"/>
    <w:basedOn w:val="Absatz-Standardschriftart"/>
    <w:uiPriority w:val="99"/>
    <w:unhideWhenUsed/>
    <w:rsid w:val="00991D39"/>
    <w:rPr>
      <w:color w:val="0563C1" w:themeColor="hyperlink"/>
      <w:u w:val="single"/>
    </w:rPr>
  </w:style>
  <w:style w:type="paragraph" w:styleId="Kopfzeile">
    <w:name w:val="header"/>
    <w:basedOn w:val="Standard"/>
    <w:link w:val="KopfzeileZchn"/>
    <w:uiPriority w:val="99"/>
    <w:unhideWhenUsed/>
    <w:rsid w:val="00991D39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991D39"/>
    <w:rPr>
      <w:rFonts w:ascii="Arial" w:hAnsi="Arial" w:cs="Arial"/>
      <w:sz w:val="24"/>
      <w:szCs w:val="24"/>
    </w:rPr>
  </w:style>
  <w:style w:type="paragraph" w:styleId="Fuzeile">
    <w:name w:val="footer"/>
    <w:basedOn w:val="Standard"/>
    <w:link w:val="FuzeileZchn"/>
    <w:uiPriority w:val="99"/>
    <w:unhideWhenUsed/>
    <w:rsid w:val="00991D39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991D39"/>
    <w:rPr>
      <w:rFonts w:ascii="Arial" w:hAnsi="Arial" w:cs="Arial"/>
      <w:sz w:val="24"/>
      <w:szCs w:val="24"/>
    </w:rPr>
  </w:style>
  <w:style w:type="paragraph" w:styleId="Literaturverzeichnis">
    <w:name w:val="Bibliography"/>
    <w:basedOn w:val="Standard"/>
    <w:next w:val="Standard"/>
    <w:uiPriority w:val="37"/>
    <w:semiHidden/>
    <w:unhideWhenUsed/>
    <w:rsid w:val="00AC7D83"/>
  </w:style>
  <w:style w:type="character" w:styleId="Buchtitel">
    <w:name w:val="Book Title"/>
    <w:basedOn w:val="Absatz-Standardschriftart"/>
    <w:uiPriority w:val="33"/>
    <w:qFormat/>
    <w:rsid w:val="00AC7D83"/>
    <w:rPr>
      <w:b/>
      <w:bCs/>
      <w:i/>
      <w:iCs/>
      <w:spacing w:val="5"/>
    </w:rPr>
  </w:style>
  <w:style w:type="character" w:styleId="IntensiverVerweis">
    <w:name w:val="Intense Reference"/>
    <w:basedOn w:val="Absatz-Standardschriftart"/>
    <w:uiPriority w:val="32"/>
    <w:qFormat/>
    <w:rsid w:val="00AC7D83"/>
    <w:rPr>
      <w:b/>
      <w:bCs/>
      <w:smallCaps/>
      <w:color w:val="4472C4" w:themeColor="accent1"/>
      <w:spacing w:val="5"/>
    </w:rPr>
  </w:style>
  <w:style w:type="character" w:styleId="SchwacherVerweis">
    <w:name w:val="Subtle Reference"/>
    <w:basedOn w:val="Absatz-Standardschriftart"/>
    <w:uiPriority w:val="31"/>
    <w:qFormat/>
    <w:rsid w:val="00AC7D83"/>
    <w:rPr>
      <w:smallCaps/>
      <w:color w:val="5A5A5A" w:themeColor="text1" w:themeTint="A5"/>
    </w:rPr>
  </w:style>
  <w:style w:type="character" w:styleId="IntensiveHervorhebung">
    <w:name w:val="Intense Emphasis"/>
    <w:basedOn w:val="Absatz-Standardschriftart"/>
    <w:uiPriority w:val="21"/>
    <w:qFormat/>
    <w:rsid w:val="00AC7D83"/>
    <w:rPr>
      <w:i/>
      <w:iCs/>
      <w:color w:val="4472C4" w:themeColor="accent1"/>
    </w:rPr>
  </w:style>
  <w:style w:type="character" w:styleId="SchwacheHervorhebung">
    <w:name w:val="Subtle Emphasis"/>
    <w:basedOn w:val="Absatz-Standardschriftart"/>
    <w:uiPriority w:val="19"/>
    <w:qFormat/>
    <w:rsid w:val="00AC7D83"/>
    <w:rPr>
      <w:i/>
      <w:iCs/>
      <w:color w:val="404040" w:themeColor="text1" w:themeTint="BF"/>
    </w:rPr>
  </w:style>
  <w:style w:type="paragraph" w:styleId="IntensivesZitat">
    <w:name w:val="Intense Quote"/>
    <w:basedOn w:val="Standard"/>
    <w:next w:val="Standard"/>
    <w:link w:val="IntensivesZitatZchn"/>
    <w:uiPriority w:val="30"/>
    <w:qFormat/>
    <w:rsid w:val="00AC7D83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IntensivesZitatZchn">
    <w:name w:val="Intensives Zitat Zchn"/>
    <w:basedOn w:val="Absatz-Standardschriftart"/>
    <w:link w:val="IntensivesZitat"/>
    <w:uiPriority w:val="30"/>
    <w:rsid w:val="00AC7D83"/>
    <w:rPr>
      <w:rFonts w:cstheme="minorHAnsi"/>
      <w:i/>
      <w:iCs/>
      <w:color w:val="4472C4" w:themeColor="accent1"/>
    </w:rPr>
  </w:style>
  <w:style w:type="paragraph" w:styleId="Zitat">
    <w:name w:val="Quote"/>
    <w:basedOn w:val="Standard"/>
    <w:next w:val="Standard"/>
    <w:link w:val="ZitatZchn"/>
    <w:uiPriority w:val="29"/>
    <w:qFormat/>
    <w:rsid w:val="00AC7D83"/>
    <w:pPr>
      <w:spacing w:before="20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ZitatZchn">
    <w:name w:val="Zitat Zchn"/>
    <w:basedOn w:val="Absatz-Standardschriftart"/>
    <w:link w:val="Zitat"/>
    <w:uiPriority w:val="29"/>
    <w:rsid w:val="00AC7D83"/>
    <w:rPr>
      <w:rFonts w:cstheme="minorHAnsi"/>
      <w:i/>
      <w:iCs/>
      <w:color w:val="404040" w:themeColor="text1" w:themeTint="BF"/>
    </w:rPr>
  </w:style>
  <w:style w:type="table" w:styleId="MittlereListe1-Akzent1">
    <w:name w:val="Medium List 1 Accent 1"/>
    <w:basedOn w:val="NormaleTabelle"/>
    <w:uiPriority w:val="65"/>
    <w:semiHidden/>
    <w:unhideWhenUsed/>
    <w:rsid w:val="00AC7D83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472C4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shd w:val="clear" w:color="auto" w:fill="D0DBF0" w:themeFill="accent1" w:themeFillTint="3F"/>
      </w:tcPr>
    </w:tblStylePr>
  </w:style>
  <w:style w:type="table" w:styleId="MittlereSchattierung2-Akzent1">
    <w:name w:val="Medium Shading 2 Accent 1"/>
    <w:basedOn w:val="NormaleTabelle"/>
    <w:uiPriority w:val="64"/>
    <w:semiHidden/>
    <w:unhideWhenUsed/>
    <w:rsid w:val="00AC7D83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472C4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ittlereSchattierung1-Akzent1">
    <w:name w:val="Medium Shading 1 Accent 1"/>
    <w:basedOn w:val="NormaleTabelle"/>
    <w:uiPriority w:val="63"/>
    <w:semiHidden/>
    <w:unhideWhenUsed/>
    <w:rsid w:val="00AC7D83"/>
    <w:pPr>
      <w:spacing w:after="0" w:line="240" w:lineRule="auto"/>
    </w:pPr>
    <w:tblPr>
      <w:tblStyleRowBandSize w:val="1"/>
      <w:tblStyleColBandSize w:val="1"/>
      <w:tblBorders>
        <w:top w:val="single" w:sz="8" w:space="0" w:color="7295D2" w:themeColor="accent1" w:themeTint="BF"/>
        <w:left w:val="single" w:sz="8" w:space="0" w:color="7295D2" w:themeColor="accent1" w:themeTint="BF"/>
        <w:bottom w:val="single" w:sz="8" w:space="0" w:color="7295D2" w:themeColor="accent1" w:themeTint="BF"/>
        <w:right w:val="single" w:sz="8" w:space="0" w:color="7295D2" w:themeColor="accent1" w:themeTint="BF"/>
        <w:insideH w:val="single" w:sz="8" w:space="0" w:color="7295D2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0DBF0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HellesRaster-Akzent1">
    <w:name w:val="Light Grid Accent 1"/>
    <w:basedOn w:val="NormaleTabelle"/>
    <w:uiPriority w:val="62"/>
    <w:semiHidden/>
    <w:unhideWhenUsed/>
    <w:rsid w:val="00AC7D83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  <w:insideH w:val="single" w:sz="8" w:space="0" w:color="4472C4" w:themeColor="accent1"/>
        <w:insideV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1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  <w:shd w:val="clear" w:color="auto" w:fill="D0DBF0" w:themeFill="accent1" w:themeFillTint="3F"/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  <w:shd w:val="clear" w:color="auto" w:fill="D0DBF0" w:themeFill="accent1" w:themeFillTint="3F"/>
      </w:tcPr>
    </w:tblStylePr>
    <w:tblStylePr w:type="band2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</w:tcPr>
    </w:tblStylePr>
  </w:style>
  <w:style w:type="table" w:styleId="HelleListe-Akzent1">
    <w:name w:val="Light List Accent 1"/>
    <w:basedOn w:val="NormaleTabelle"/>
    <w:uiPriority w:val="61"/>
    <w:semiHidden/>
    <w:unhideWhenUsed/>
    <w:rsid w:val="00AC7D83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</w:style>
  <w:style w:type="table" w:styleId="HelleSchattierung-Akzent1">
    <w:name w:val="Light Shading Accent 1"/>
    <w:basedOn w:val="NormaleTabelle"/>
    <w:uiPriority w:val="60"/>
    <w:semiHidden/>
    <w:unhideWhenUsed/>
    <w:rsid w:val="00AC7D83"/>
    <w:pPr>
      <w:spacing w:after="0" w:line="240" w:lineRule="auto"/>
    </w:pPr>
    <w:rPr>
      <w:color w:val="2F5496" w:themeColor="accent1" w:themeShade="BF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</w:style>
  <w:style w:type="table" w:styleId="FarbigesRaster">
    <w:name w:val="Colorful Grid"/>
    <w:basedOn w:val="NormaleTabelle"/>
    <w:uiPriority w:val="73"/>
    <w:semiHidden/>
    <w:unhideWhenUsed/>
    <w:rsid w:val="00AC7D83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FarbigeListe">
    <w:name w:val="Colorful List"/>
    <w:basedOn w:val="NormaleTabelle"/>
    <w:uiPriority w:val="72"/>
    <w:semiHidden/>
    <w:unhideWhenUsed/>
    <w:rsid w:val="00AC7D83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FarbigeSchattierung">
    <w:name w:val="Colorful Shading"/>
    <w:basedOn w:val="NormaleTabelle"/>
    <w:uiPriority w:val="71"/>
    <w:semiHidden/>
    <w:unhideWhenUsed/>
    <w:rsid w:val="00AC7D83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DunkleListe">
    <w:name w:val="Dark List"/>
    <w:basedOn w:val="NormaleTabelle"/>
    <w:uiPriority w:val="70"/>
    <w:semiHidden/>
    <w:unhideWhenUsed/>
    <w:rsid w:val="00AC7D83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MittleresRaster3">
    <w:name w:val="Medium Grid 3"/>
    <w:basedOn w:val="NormaleTabelle"/>
    <w:uiPriority w:val="69"/>
    <w:semiHidden/>
    <w:unhideWhenUsed/>
    <w:rsid w:val="00AC7D83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MittleresRaster2">
    <w:name w:val="Medium Grid 2"/>
    <w:basedOn w:val="NormaleTabelle"/>
    <w:uiPriority w:val="68"/>
    <w:semiHidden/>
    <w:unhideWhenUsed/>
    <w:rsid w:val="00AC7D83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ittleresRaster1">
    <w:name w:val="Medium Grid 1"/>
    <w:basedOn w:val="NormaleTabelle"/>
    <w:uiPriority w:val="67"/>
    <w:semiHidden/>
    <w:unhideWhenUsed/>
    <w:rsid w:val="00AC7D83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MittlereListe2">
    <w:name w:val="Medium List 2"/>
    <w:basedOn w:val="NormaleTabelle"/>
    <w:uiPriority w:val="66"/>
    <w:semiHidden/>
    <w:unhideWhenUsed/>
    <w:rsid w:val="00AC7D83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ittlereListe1">
    <w:name w:val="Medium List 1"/>
    <w:basedOn w:val="NormaleTabelle"/>
    <w:uiPriority w:val="65"/>
    <w:semiHidden/>
    <w:unhideWhenUsed/>
    <w:rsid w:val="00AC7D83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MittlereSchattierung2">
    <w:name w:val="Medium Shading 2"/>
    <w:basedOn w:val="NormaleTabelle"/>
    <w:uiPriority w:val="64"/>
    <w:semiHidden/>
    <w:unhideWhenUsed/>
    <w:rsid w:val="00AC7D83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ittlereSchattierung1">
    <w:name w:val="Medium Shading 1"/>
    <w:basedOn w:val="NormaleTabelle"/>
    <w:uiPriority w:val="63"/>
    <w:semiHidden/>
    <w:unhideWhenUsed/>
    <w:rsid w:val="00AC7D83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HellesRaster">
    <w:name w:val="Light Grid"/>
    <w:basedOn w:val="NormaleTabelle"/>
    <w:uiPriority w:val="62"/>
    <w:semiHidden/>
    <w:unhideWhenUsed/>
    <w:rsid w:val="00AC7D83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HelleListe">
    <w:name w:val="Light List"/>
    <w:basedOn w:val="NormaleTabelle"/>
    <w:uiPriority w:val="61"/>
    <w:semiHidden/>
    <w:unhideWhenUsed/>
    <w:rsid w:val="00AC7D83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HelleSchattierung">
    <w:name w:val="Light Shading"/>
    <w:basedOn w:val="NormaleTabelle"/>
    <w:uiPriority w:val="60"/>
    <w:semiHidden/>
    <w:unhideWhenUsed/>
    <w:rsid w:val="00AC7D83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KeinLeerraum">
    <w:name w:val="No Spacing"/>
    <w:uiPriority w:val="1"/>
    <w:qFormat/>
    <w:rsid w:val="00AC7D83"/>
    <w:pPr>
      <w:spacing w:after="0" w:line="240" w:lineRule="auto"/>
    </w:pPr>
    <w:rPr>
      <w:rFonts w:cstheme="minorHAnsi"/>
    </w:rPr>
  </w:style>
  <w:style w:type="character" w:styleId="HTMLVariable">
    <w:name w:val="HTML Variable"/>
    <w:basedOn w:val="Absatz-Standardschriftart"/>
    <w:uiPriority w:val="99"/>
    <w:semiHidden/>
    <w:unhideWhenUsed/>
    <w:rsid w:val="00AC7D83"/>
    <w:rPr>
      <w:i/>
      <w:iCs/>
    </w:rPr>
  </w:style>
  <w:style w:type="character" w:styleId="HTMLSchreibmaschine">
    <w:name w:val="HTML Typewriter"/>
    <w:basedOn w:val="Absatz-Standardschriftart"/>
    <w:uiPriority w:val="99"/>
    <w:semiHidden/>
    <w:unhideWhenUsed/>
    <w:rsid w:val="00AC7D83"/>
    <w:rPr>
      <w:rFonts w:ascii="Consolas" w:hAnsi="Consolas"/>
      <w:sz w:val="20"/>
      <w:szCs w:val="20"/>
    </w:rPr>
  </w:style>
  <w:style w:type="character" w:styleId="HTMLBeispiel">
    <w:name w:val="HTML Sample"/>
    <w:basedOn w:val="Absatz-Standardschriftart"/>
    <w:uiPriority w:val="99"/>
    <w:semiHidden/>
    <w:unhideWhenUsed/>
    <w:rsid w:val="00AC7D83"/>
    <w:rPr>
      <w:rFonts w:ascii="Consolas" w:hAnsi="Consolas"/>
      <w:sz w:val="24"/>
      <w:szCs w:val="24"/>
    </w:rPr>
  </w:style>
  <w:style w:type="paragraph" w:styleId="HTMLVorformatiert">
    <w:name w:val="HTML Preformatted"/>
    <w:basedOn w:val="Standard"/>
    <w:link w:val="HTMLVorformatiertZchn"/>
    <w:uiPriority w:val="99"/>
    <w:semiHidden/>
    <w:unhideWhenUsed/>
    <w:rsid w:val="00AC7D83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VorformatiertZchn">
    <w:name w:val="HTML Vorformatiert Zchn"/>
    <w:basedOn w:val="Absatz-Standardschriftart"/>
    <w:link w:val="HTMLVorformatiert"/>
    <w:uiPriority w:val="99"/>
    <w:semiHidden/>
    <w:rsid w:val="00AC7D83"/>
    <w:rPr>
      <w:rFonts w:ascii="Consolas" w:hAnsi="Consolas" w:cstheme="minorHAnsi"/>
      <w:sz w:val="20"/>
      <w:szCs w:val="20"/>
    </w:rPr>
  </w:style>
  <w:style w:type="character" w:styleId="HTMLTastatur">
    <w:name w:val="HTML Keyboard"/>
    <w:basedOn w:val="Absatz-Standardschriftart"/>
    <w:uiPriority w:val="99"/>
    <w:semiHidden/>
    <w:unhideWhenUsed/>
    <w:rsid w:val="00AC7D83"/>
    <w:rPr>
      <w:rFonts w:ascii="Consolas" w:hAnsi="Consolas"/>
      <w:sz w:val="20"/>
      <w:szCs w:val="20"/>
    </w:rPr>
  </w:style>
  <w:style w:type="character" w:styleId="HTMLDefinition">
    <w:name w:val="HTML Definition"/>
    <w:basedOn w:val="Absatz-Standardschriftart"/>
    <w:uiPriority w:val="99"/>
    <w:semiHidden/>
    <w:unhideWhenUsed/>
    <w:rsid w:val="00AC7D83"/>
    <w:rPr>
      <w:i/>
      <w:iCs/>
    </w:rPr>
  </w:style>
  <w:style w:type="character" w:styleId="HTMLCode">
    <w:name w:val="HTML Code"/>
    <w:basedOn w:val="Absatz-Standardschriftart"/>
    <w:uiPriority w:val="99"/>
    <w:semiHidden/>
    <w:unhideWhenUsed/>
    <w:rsid w:val="00AC7D83"/>
    <w:rPr>
      <w:rFonts w:ascii="Consolas" w:hAnsi="Consolas"/>
      <w:sz w:val="20"/>
      <w:szCs w:val="20"/>
    </w:rPr>
  </w:style>
  <w:style w:type="character" w:styleId="HTMLZitat">
    <w:name w:val="HTML Cite"/>
    <w:basedOn w:val="Absatz-Standardschriftart"/>
    <w:uiPriority w:val="99"/>
    <w:semiHidden/>
    <w:unhideWhenUsed/>
    <w:rsid w:val="00AC7D83"/>
    <w:rPr>
      <w:i/>
      <w:iCs/>
    </w:rPr>
  </w:style>
  <w:style w:type="paragraph" w:styleId="HTMLAdresse">
    <w:name w:val="HTML Address"/>
    <w:basedOn w:val="Standard"/>
    <w:link w:val="HTMLAdresseZchn"/>
    <w:uiPriority w:val="99"/>
    <w:semiHidden/>
    <w:unhideWhenUsed/>
    <w:rsid w:val="00AC7D83"/>
    <w:pPr>
      <w:spacing w:after="0" w:line="240" w:lineRule="auto"/>
    </w:pPr>
    <w:rPr>
      <w:i/>
      <w:iCs/>
    </w:rPr>
  </w:style>
  <w:style w:type="character" w:customStyle="1" w:styleId="HTMLAdresseZchn">
    <w:name w:val="HTML Adresse Zchn"/>
    <w:basedOn w:val="Absatz-Standardschriftart"/>
    <w:link w:val="HTMLAdresse"/>
    <w:uiPriority w:val="99"/>
    <w:semiHidden/>
    <w:rsid w:val="00AC7D83"/>
    <w:rPr>
      <w:rFonts w:cstheme="minorHAnsi"/>
      <w:i/>
      <w:iCs/>
    </w:rPr>
  </w:style>
  <w:style w:type="character" w:styleId="HTMLAkronym">
    <w:name w:val="HTML Acronym"/>
    <w:basedOn w:val="Absatz-Standardschriftart"/>
    <w:uiPriority w:val="99"/>
    <w:semiHidden/>
    <w:unhideWhenUsed/>
    <w:rsid w:val="00AC7D83"/>
  </w:style>
  <w:style w:type="paragraph" w:styleId="StandardWeb">
    <w:name w:val="Normal (Web)"/>
    <w:basedOn w:val="Standard"/>
    <w:uiPriority w:val="99"/>
    <w:semiHidden/>
    <w:unhideWhenUsed/>
    <w:rsid w:val="00AC7D83"/>
    <w:rPr>
      <w:rFonts w:ascii="Times New Roman" w:hAnsi="Times New Roman" w:cs="Times New Roman"/>
      <w:sz w:val="24"/>
      <w:szCs w:val="24"/>
    </w:rPr>
  </w:style>
  <w:style w:type="paragraph" w:styleId="NurText">
    <w:name w:val="Plain Text"/>
    <w:basedOn w:val="Standard"/>
    <w:link w:val="NurTextZchn"/>
    <w:uiPriority w:val="99"/>
    <w:semiHidden/>
    <w:unhideWhenUsed/>
    <w:rsid w:val="00AC7D83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NurTextZchn">
    <w:name w:val="Nur Text Zchn"/>
    <w:basedOn w:val="Absatz-Standardschriftart"/>
    <w:link w:val="NurText"/>
    <w:uiPriority w:val="99"/>
    <w:semiHidden/>
    <w:rsid w:val="00AC7D83"/>
    <w:rPr>
      <w:rFonts w:ascii="Consolas" w:hAnsi="Consolas" w:cstheme="minorHAnsi"/>
      <w:sz w:val="21"/>
      <w:szCs w:val="21"/>
    </w:rPr>
  </w:style>
  <w:style w:type="paragraph" w:styleId="Dokumentstruktur">
    <w:name w:val="Document Map"/>
    <w:basedOn w:val="Standard"/>
    <w:link w:val="DokumentstrukturZchn"/>
    <w:uiPriority w:val="99"/>
    <w:semiHidden/>
    <w:unhideWhenUsed/>
    <w:rsid w:val="00AC7D83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DokumentstrukturZchn">
    <w:name w:val="Dokumentstruktur Zchn"/>
    <w:basedOn w:val="Absatz-Standardschriftart"/>
    <w:link w:val="Dokumentstruktur"/>
    <w:uiPriority w:val="99"/>
    <w:semiHidden/>
    <w:rsid w:val="00AC7D83"/>
    <w:rPr>
      <w:rFonts w:ascii="Segoe UI" w:hAnsi="Segoe UI" w:cs="Segoe UI"/>
      <w:sz w:val="16"/>
      <w:szCs w:val="16"/>
    </w:rPr>
  </w:style>
  <w:style w:type="character" w:styleId="Hervorhebung">
    <w:name w:val="Emphasis"/>
    <w:basedOn w:val="Absatz-Standardschriftart"/>
    <w:uiPriority w:val="20"/>
    <w:qFormat/>
    <w:rsid w:val="00AC7D83"/>
    <w:rPr>
      <w:i/>
      <w:iCs/>
    </w:rPr>
  </w:style>
  <w:style w:type="character" w:styleId="Fett">
    <w:name w:val="Strong"/>
    <w:basedOn w:val="Absatz-Standardschriftart"/>
    <w:uiPriority w:val="22"/>
    <w:qFormat/>
    <w:rsid w:val="00AC7D83"/>
    <w:rPr>
      <w:b/>
      <w:bCs/>
    </w:rPr>
  </w:style>
  <w:style w:type="character" w:styleId="BesuchterLink">
    <w:name w:val="FollowedHyperlink"/>
    <w:basedOn w:val="Absatz-Standardschriftart"/>
    <w:uiPriority w:val="99"/>
    <w:semiHidden/>
    <w:unhideWhenUsed/>
    <w:rsid w:val="00AC7D83"/>
    <w:rPr>
      <w:color w:val="954F72" w:themeColor="followedHyperlink"/>
      <w:u w:val="single"/>
    </w:rPr>
  </w:style>
  <w:style w:type="paragraph" w:styleId="Blocktext">
    <w:name w:val="Block Text"/>
    <w:basedOn w:val="Standard"/>
    <w:uiPriority w:val="99"/>
    <w:semiHidden/>
    <w:unhideWhenUsed/>
    <w:rsid w:val="00AC7D83"/>
    <w:pPr>
      <w:pBdr>
        <w:top w:val="single" w:sz="2" w:space="10" w:color="4472C4" w:themeColor="accent1"/>
        <w:left w:val="single" w:sz="2" w:space="10" w:color="4472C4" w:themeColor="accent1"/>
        <w:bottom w:val="single" w:sz="2" w:space="10" w:color="4472C4" w:themeColor="accent1"/>
        <w:right w:val="single" w:sz="2" w:space="10" w:color="4472C4" w:themeColor="accent1"/>
      </w:pBdr>
      <w:ind w:left="1152" w:right="1152"/>
    </w:pPr>
    <w:rPr>
      <w:rFonts w:eastAsiaTheme="minorEastAsia" w:cstheme="minorBidi"/>
      <w:i/>
      <w:iCs/>
      <w:color w:val="4472C4" w:themeColor="accent1"/>
    </w:rPr>
  </w:style>
  <w:style w:type="paragraph" w:styleId="Textkrper-Einzug3">
    <w:name w:val="Body Text Indent 3"/>
    <w:basedOn w:val="Standard"/>
    <w:link w:val="Textkrper-Einzug3Zchn"/>
    <w:uiPriority w:val="99"/>
    <w:semiHidden/>
    <w:unhideWhenUsed/>
    <w:rsid w:val="00AC7D83"/>
    <w:pPr>
      <w:spacing w:after="120"/>
      <w:ind w:left="283"/>
    </w:pPr>
    <w:rPr>
      <w:sz w:val="16"/>
      <w:szCs w:val="16"/>
    </w:rPr>
  </w:style>
  <w:style w:type="character" w:customStyle="1" w:styleId="Textkrper-Einzug3Zchn">
    <w:name w:val="Textkörper-Einzug 3 Zchn"/>
    <w:basedOn w:val="Absatz-Standardschriftart"/>
    <w:link w:val="Textkrper-Einzug3"/>
    <w:uiPriority w:val="99"/>
    <w:semiHidden/>
    <w:rsid w:val="00AC7D83"/>
    <w:rPr>
      <w:rFonts w:cstheme="minorHAnsi"/>
      <w:sz w:val="16"/>
      <w:szCs w:val="16"/>
    </w:rPr>
  </w:style>
  <w:style w:type="paragraph" w:styleId="Textkrper-Einzug2">
    <w:name w:val="Body Text Indent 2"/>
    <w:basedOn w:val="Standard"/>
    <w:link w:val="Textkrper-Einzug2Zchn"/>
    <w:uiPriority w:val="99"/>
    <w:semiHidden/>
    <w:unhideWhenUsed/>
    <w:rsid w:val="00AC7D83"/>
    <w:pPr>
      <w:spacing w:after="120" w:line="480" w:lineRule="auto"/>
      <w:ind w:left="283"/>
    </w:pPr>
  </w:style>
  <w:style w:type="character" w:customStyle="1" w:styleId="Textkrper-Einzug2Zchn">
    <w:name w:val="Textkörper-Einzug 2 Zchn"/>
    <w:basedOn w:val="Absatz-Standardschriftart"/>
    <w:link w:val="Textkrper-Einzug2"/>
    <w:uiPriority w:val="99"/>
    <w:semiHidden/>
    <w:rsid w:val="00AC7D83"/>
    <w:rPr>
      <w:rFonts w:cstheme="minorHAnsi"/>
    </w:rPr>
  </w:style>
  <w:style w:type="paragraph" w:styleId="Textkrper3">
    <w:name w:val="Body Text 3"/>
    <w:basedOn w:val="Standard"/>
    <w:link w:val="Textkrper3Zchn"/>
    <w:uiPriority w:val="99"/>
    <w:semiHidden/>
    <w:unhideWhenUsed/>
    <w:rsid w:val="00AC7D83"/>
    <w:pPr>
      <w:spacing w:after="120"/>
    </w:pPr>
    <w:rPr>
      <w:sz w:val="16"/>
      <w:szCs w:val="16"/>
    </w:rPr>
  </w:style>
  <w:style w:type="character" w:customStyle="1" w:styleId="Textkrper3Zchn">
    <w:name w:val="Textkörper 3 Zchn"/>
    <w:basedOn w:val="Absatz-Standardschriftart"/>
    <w:link w:val="Textkrper3"/>
    <w:uiPriority w:val="99"/>
    <w:semiHidden/>
    <w:rsid w:val="00AC7D83"/>
    <w:rPr>
      <w:rFonts w:cstheme="minorHAnsi"/>
      <w:sz w:val="16"/>
      <w:szCs w:val="16"/>
    </w:rPr>
  </w:style>
  <w:style w:type="paragraph" w:styleId="Textkrper2">
    <w:name w:val="Body Text 2"/>
    <w:basedOn w:val="Standard"/>
    <w:link w:val="Textkrper2Zchn"/>
    <w:uiPriority w:val="99"/>
    <w:semiHidden/>
    <w:unhideWhenUsed/>
    <w:rsid w:val="00AC7D83"/>
    <w:pPr>
      <w:spacing w:after="120" w:line="480" w:lineRule="auto"/>
    </w:pPr>
  </w:style>
  <w:style w:type="character" w:customStyle="1" w:styleId="Textkrper2Zchn">
    <w:name w:val="Textkörper 2 Zchn"/>
    <w:basedOn w:val="Absatz-Standardschriftart"/>
    <w:link w:val="Textkrper2"/>
    <w:uiPriority w:val="99"/>
    <w:semiHidden/>
    <w:rsid w:val="00AC7D83"/>
    <w:rPr>
      <w:rFonts w:cstheme="minorHAnsi"/>
    </w:rPr>
  </w:style>
  <w:style w:type="paragraph" w:styleId="Fu-Endnotenberschrift">
    <w:name w:val="Note Heading"/>
    <w:basedOn w:val="Standard"/>
    <w:next w:val="Standard"/>
    <w:link w:val="Fu-EndnotenberschriftZchn"/>
    <w:uiPriority w:val="99"/>
    <w:semiHidden/>
    <w:unhideWhenUsed/>
    <w:rsid w:val="00AC7D83"/>
    <w:pPr>
      <w:spacing w:after="0" w:line="240" w:lineRule="auto"/>
    </w:pPr>
  </w:style>
  <w:style w:type="character" w:customStyle="1" w:styleId="Fu-EndnotenberschriftZchn">
    <w:name w:val="Fuß/-Endnotenüberschrift Zchn"/>
    <w:basedOn w:val="Absatz-Standardschriftart"/>
    <w:link w:val="Fu-Endnotenberschrift"/>
    <w:uiPriority w:val="99"/>
    <w:semiHidden/>
    <w:rsid w:val="00AC7D83"/>
    <w:rPr>
      <w:rFonts w:cstheme="minorHAnsi"/>
    </w:rPr>
  </w:style>
  <w:style w:type="paragraph" w:styleId="Textkrper-Zeileneinzug">
    <w:name w:val="Body Text Indent"/>
    <w:basedOn w:val="Standard"/>
    <w:link w:val="Textkrper-ZeileneinzugZchn"/>
    <w:uiPriority w:val="99"/>
    <w:semiHidden/>
    <w:unhideWhenUsed/>
    <w:rsid w:val="00AC7D83"/>
    <w:pPr>
      <w:spacing w:after="120"/>
      <w:ind w:left="283"/>
    </w:pPr>
  </w:style>
  <w:style w:type="character" w:customStyle="1" w:styleId="Textkrper-ZeileneinzugZchn">
    <w:name w:val="Textkörper-Zeileneinzug Zchn"/>
    <w:basedOn w:val="Absatz-Standardschriftart"/>
    <w:link w:val="Textkrper-Zeileneinzug"/>
    <w:uiPriority w:val="99"/>
    <w:semiHidden/>
    <w:rsid w:val="00AC7D83"/>
    <w:rPr>
      <w:rFonts w:cstheme="minorHAnsi"/>
    </w:rPr>
  </w:style>
  <w:style w:type="paragraph" w:styleId="Textkrper-Erstzeileneinzug2">
    <w:name w:val="Body Text First Indent 2"/>
    <w:basedOn w:val="Textkrper-Zeileneinzug"/>
    <w:link w:val="Textkrper-Erstzeileneinzug2Zchn"/>
    <w:uiPriority w:val="99"/>
    <w:semiHidden/>
    <w:unhideWhenUsed/>
    <w:rsid w:val="00AC7D83"/>
    <w:pPr>
      <w:spacing w:after="160"/>
      <w:ind w:left="360" w:firstLine="360"/>
    </w:pPr>
  </w:style>
  <w:style w:type="character" w:customStyle="1" w:styleId="Textkrper-Erstzeileneinzug2Zchn">
    <w:name w:val="Textkörper-Erstzeileneinzug 2 Zchn"/>
    <w:basedOn w:val="Textkrper-ZeileneinzugZchn"/>
    <w:link w:val="Textkrper-Erstzeileneinzug2"/>
    <w:uiPriority w:val="99"/>
    <w:semiHidden/>
    <w:rsid w:val="00AC7D83"/>
    <w:rPr>
      <w:rFonts w:cstheme="minorHAnsi"/>
    </w:rPr>
  </w:style>
  <w:style w:type="paragraph" w:styleId="Textkrper">
    <w:name w:val="Body Text"/>
    <w:basedOn w:val="Standard"/>
    <w:link w:val="TextkrperZchn"/>
    <w:uiPriority w:val="99"/>
    <w:semiHidden/>
    <w:unhideWhenUsed/>
    <w:rsid w:val="00AC7D83"/>
    <w:pPr>
      <w:spacing w:after="120"/>
    </w:pPr>
  </w:style>
  <w:style w:type="character" w:customStyle="1" w:styleId="TextkrperZchn">
    <w:name w:val="Textkörper Zchn"/>
    <w:basedOn w:val="Absatz-Standardschriftart"/>
    <w:link w:val="Textkrper"/>
    <w:uiPriority w:val="99"/>
    <w:semiHidden/>
    <w:rsid w:val="00AC7D83"/>
    <w:rPr>
      <w:rFonts w:cstheme="minorHAnsi"/>
    </w:rPr>
  </w:style>
  <w:style w:type="paragraph" w:styleId="Textkrper-Erstzeileneinzug">
    <w:name w:val="Body Text First Indent"/>
    <w:basedOn w:val="Textkrper"/>
    <w:link w:val="Textkrper-ErstzeileneinzugZchn"/>
    <w:uiPriority w:val="99"/>
    <w:semiHidden/>
    <w:unhideWhenUsed/>
    <w:rsid w:val="00AC7D83"/>
    <w:pPr>
      <w:spacing w:after="160"/>
      <w:ind w:firstLine="360"/>
    </w:pPr>
  </w:style>
  <w:style w:type="character" w:customStyle="1" w:styleId="Textkrper-ErstzeileneinzugZchn">
    <w:name w:val="Textkörper-Erstzeileneinzug Zchn"/>
    <w:basedOn w:val="TextkrperZchn"/>
    <w:link w:val="Textkrper-Erstzeileneinzug"/>
    <w:uiPriority w:val="99"/>
    <w:semiHidden/>
    <w:rsid w:val="00AC7D83"/>
    <w:rPr>
      <w:rFonts w:cstheme="minorHAnsi"/>
    </w:rPr>
  </w:style>
  <w:style w:type="paragraph" w:styleId="Datum">
    <w:name w:val="Date"/>
    <w:basedOn w:val="Standard"/>
    <w:next w:val="Standard"/>
    <w:link w:val="DatumZchn"/>
    <w:uiPriority w:val="99"/>
    <w:semiHidden/>
    <w:unhideWhenUsed/>
    <w:rsid w:val="00AC7D83"/>
  </w:style>
  <w:style w:type="character" w:customStyle="1" w:styleId="DatumZchn">
    <w:name w:val="Datum Zchn"/>
    <w:basedOn w:val="Absatz-Standardschriftart"/>
    <w:link w:val="Datum"/>
    <w:uiPriority w:val="99"/>
    <w:semiHidden/>
    <w:rsid w:val="00AC7D83"/>
    <w:rPr>
      <w:rFonts w:cstheme="minorHAnsi"/>
    </w:rPr>
  </w:style>
  <w:style w:type="paragraph" w:styleId="Anrede">
    <w:name w:val="Salutation"/>
    <w:basedOn w:val="Standard"/>
    <w:next w:val="Standard"/>
    <w:link w:val="AnredeZchn"/>
    <w:uiPriority w:val="99"/>
    <w:semiHidden/>
    <w:unhideWhenUsed/>
    <w:rsid w:val="00AC7D83"/>
  </w:style>
  <w:style w:type="character" w:customStyle="1" w:styleId="AnredeZchn">
    <w:name w:val="Anrede Zchn"/>
    <w:basedOn w:val="Absatz-Standardschriftart"/>
    <w:link w:val="Anrede"/>
    <w:uiPriority w:val="99"/>
    <w:semiHidden/>
    <w:rsid w:val="00AC7D83"/>
    <w:rPr>
      <w:rFonts w:cstheme="minorHAnsi"/>
    </w:rPr>
  </w:style>
  <w:style w:type="paragraph" w:styleId="Untertitel">
    <w:name w:val="Subtitle"/>
    <w:basedOn w:val="Standard"/>
    <w:next w:val="Standard"/>
    <w:link w:val="UntertitelZchn"/>
    <w:uiPriority w:val="11"/>
    <w:qFormat/>
    <w:rsid w:val="00AC7D83"/>
    <w:pPr>
      <w:numPr>
        <w:ilvl w:val="1"/>
      </w:numPr>
    </w:pPr>
    <w:rPr>
      <w:rFonts w:eastAsiaTheme="minorEastAsia" w:cstheme="minorBidi"/>
      <w:color w:val="5A5A5A" w:themeColor="text1" w:themeTint="A5"/>
      <w:spacing w:val="15"/>
    </w:rPr>
  </w:style>
  <w:style w:type="character" w:customStyle="1" w:styleId="UntertitelZchn">
    <w:name w:val="Untertitel Zchn"/>
    <w:basedOn w:val="Absatz-Standardschriftart"/>
    <w:link w:val="Untertitel"/>
    <w:uiPriority w:val="11"/>
    <w:rsid w:val="00AC7D83"/>
    <w:rPr>
      <w:rFonts w:eastAsiaTheme="minorEastAsia"/>
      <w:color w:val="5A5A5A" w:themeColor="text1" w:themeTint="A5"/>
      <w:spacing w:val="15"/>
    </w:rPr>
  </w:style>
  <w:style w:type="paragraph" w:styleId="Nachrichtenkopf">
    <w:name w:val="Message Header"/>
    <w:basedOn w:val="Standard"/>
    <w:link w:val="NachrichtenkopfZchn"/>
    <w:uiPriority w:val="99"/>
    <w:semiHidden/>
    <w:unhideWhenUsed/>
    <w:rsid w:val="00AC7D83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NachrichtenkopfZchn">
    <w:name w:val="Nachrichtenkopf Zchn"/>
    <w:basedOn w:val="Absatz-Standardschriftart"/>
    <w:link w:val="Nachrichtenkopf"/>
    <w:uiPriority w:val="99"/>
    <w:semiHidden/>
    <w:rsid w:val="00AC7D83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Listenfortsetzung5">
    <w:name w:val="List Continue 5"/>
    <w:basedOn w:val="Standard"/>
    <w:uiPriority w:val="99"/>
    <w:semiHidden/>
    <w:unhideWhenUsed/>
    <w:rsid w:val="00AC7D83"/>
    <w:pPr>
      <w:spacing w:after="120"/>
      <w:ind w:left="1415"/>
      <w:contextualSpacing/>
    </w:pPr>
  </w:style>
  <w:style w:type="paragraph" w:styleId="Listenfortsetzung4">
    <w:name w:val="List Continue 4"/>
    <w:basedOn w:val="Standard"/>
    <w:uiPriority w:val="99"/>
    <w:semiHidden/>
    <w:unhideWhenUsed/>
    <w:rsid w:val="00AC7D83"/>
    <w:pPr>
      <w:spacing w:after="120"/>
      <w:ind w:left="1132"/>
      <w:contextualSpacing/>
    </w:pPr>
  </w:style>
  <w:style w:type="paragraph" w:styleId="Listenfortsetzung3">
    <w:name w:val="List Continue 3"/>
    <w:basedOn w:val="Standard"/>
    <w:uiPriority w:val="99"/>
    <w:semiHidden/>
    <w:unhideWhenUsed/>
    <w:rsid w:val="00AC7D83"/>
    <w:pPr>
      <w:spacing w:after="120"/>
      <w:ind w:left="849"/>
      <w:contextualSpacing/>
    </w:pPr>
  </w:style>
  <w:style w:type="paragraph" w:styleId="Listenfortsetzung2">
    <w:name w:val="List Continue 2"/>
    <w:basedOn w:val="Standard"/>
    <w:uiPriority w:val="99"/>
    <w:semiHidden/>
    <w:unhideWhenUsed/>
    <w:rsid w:val="00AC7D83"/>
    <w:pPr>
      <w:spacing w:after="120"/>
      <w:ind w:left="566"/>
      <w:contextualSpacing/>
    </w:pPr>
  </w:style>
  <w:style w:type="paragraph" w:styleId="Listenfortsetzung">
    <w:name w:val="List Continue"/>
    <w:basedOn w:val="Standard"/>
    <w:uiPriority w:val="99"/>
    <w:semiHidden/>
    <w:unhideWhenUsed/>
    <w:rsid w:val="00AC7D83"/>
    <w:pPr>
      <w:spacing w:after="120"/>
      <w:ind w:left="283"/>
      <w:contextualSpacing/>
    </w:pPr>
  </w:style>
  <w:style w:type="paragraph" w:styleId="Unterschrift">
    <w:name w:val="Signature"/>
    <w:basedOn w:val="Standard"/>
    <w:link w:val="UnterschriftZchn"/>
    <w:uiPriority w:val="99"/>
    <w:semiHidden/>
    <w:unhideWhenUsed/>
    <w:rsid w:val="00AC7D83"/>
    <w:pPr>
      <w:spacing w:after="0" w:line="240" w:lineRule="auto"/>
      <w:ind w:left="4252"/>
    </w:pPr>
  </w:style>
  <w:style w:type="character" w:customStyle="1" w:styleId="UnterschriftZchn">
    <w:name w:val="Unterschrift Zchn"/>
    <w:basedOn w:val="Absatz-Standardschriftart"/>
    <w:link w:val="Unterschrift"/>
    <w:uiPriority w:val="99"/>
    <w:semiHidden/>
    <w:rsid w:val="00AC7D83"/>
    <w:rPr>
      <w:rFonts w:cstheme="minorHAnsi"/>
    </w:rPr>
  </w:style>
  <w:style w:type="paragraph" w:styleId="Gruformel">
    <w:name w:val="Closing"/>
    <w:basedOn w:val="Standard"/>
    <w:link w:val="GruformelZchn"/>
    <w:uiPriority w:val="99"/>
    <w:semiHidden/>
    <w:unhideWhenUsed/>
    <w:rsid w:val="00AC7D83"/>
    <w:pPr>
      <w:spacing w:after="0" w:line="240" w:lineRule="auto"/>
      <w:ind w:left="4252"/>
    </w:pPr>
  </w:style>
  <w:style w:type="character" w:customStyle="1" w:styleId="GruformelZchn">
    <w:name w:val="Grußformel Zchn"/>
    <w:basedOn w:val="Absatz-Standardschriftart"/>
    <w:link w:val="Gruformel"/>
    <w:uiPriority w:val="99"/>
    <w:semiHidden/>
    <w:rsid w:val="00AC7D83"/>
    <w:rPr>
      <w:rFonts w:cstheme="minorHAnsi"/>
    </w:rPr>
  </w:style>
  <w:style w:type="paragraph" w:styleId="Titel">
    <w:name w:val="Title"/>
    <w:basedOn w:val="Standard"/>
    <w:next w:val="Standard"/>
    <w:link w:val="TitelZchn"/>
    <w:uiPriority w:val="10"/>
    <w:qFormat/>
    <w:rsid w:val="00AC7D83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elZchn">
    <w:name w:val="Titel Zchn"/>
    <w:basedOn w:val="Absatz-Standardschriftart"/>
    <w:link w:val="Titel"/>
    <w:uiPriority w:val="10"/>
    <w:rsid w:val="00AC7D83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Listennummer5">
    <w:name w:val="List Number 5"/>
    <w:basedOn w:val="Standard"/>
    <w:uiPriority w:val="99"/>
    <w:semiHidden/>
    <w:unhideWhenUsed/>
    <w:rsid w:val="00AC7D83"/>
    <w:pPr>
      <w:numPr>
        <w:numId w:val="11"/>
      </w:numPr>
      <w:contextualSpacing/>
    </w:pPr>
  </w:style>
  <w:style w:type="paragraph" w:styleId="Listennummer4">
    <w:name w:val="List Number 4"/>
    <w:basedOn w:val="Standard"/>
    <w:uiPriority w:val="99"/>
    <w:semiHidden/>
    <w:unhideWhenUsed/>
    <w:rsid w:val="00AC7D83"/>
    <w:pPr>
      <w:numPr>
        <w:numId w:val="12"/>
      </w:numPr>
      <w:contextualSpacing/>
    </w:pPr>
  </w:style>
  <w:style w:type="paragraph" w:styleId="Listennummer3">
    <w:name w:val="List Number 3"/>
    <w:basedOn w:val="Standard"/>
    <w:uiPriority w:val="99"/>
    <w:semiHidden/>
    <w:unhideWhenUsed/>
    <w:rsid w:val="00AC7D83"/>
    <w:pPr>
      <w:numPr>
        <w:numId w:val="13"/>
      </w:numPr>
      <w:contextualSpacing/>
    </w:pPr>
  </w:style>
  <w:style w:type="paragraph" w:styleId="Listennummer2">
    <w:name w:val="List Number 2"/>
    <w:basedOn w:val="Standard"/>
    <w:uiPriority w:val="99"/>
    <w:semiHidden/>
    <w:unhideWhenUsed/>
    <w:rsid w:val="00AC7D83"/>
    <w:pPr>
      <w:numPr>
        <w:numId w:val="14"/>
      </w:numPr>
      <w:contextualSpacing/>
    </w:pPr>
  </w:style>
  <w:style w:type="paragraph" w:styleId="Aufzhlungszeichen5">
    <w:name w:val="List Bullet 5"/>
    <w:basedOn w:val="Standard"/>
    <w:uiPriority w:val="99"/>
    <w:semiHidden/>
    <w:unhideWhenUsed/>
    <w:rsid w:val="00AC7D83"/>
    <w:pPr>
      <w:numPr>
        <w:numId w:val="15"/>
      </w:numPr>
      <w:contextualSpacing/>
    </w:pPr>
  </w:style>
  <w:style w:type="paragraph" w:styleId="Aufzhlungszeichen4">
    <w:name w:val="List Bullet 4"/>
    <w:basedOn w:val="Standard"/>
    <w:uiPriority w:val="99"/>
    <w:semiHidden/>
    <w:unhideWhenUsed/>
    <w:rsid w:val="00AC7D83"/>
    <w:pPr>
      <w:numPr>
        <w:numId w:val="16"/>
      </w:numPr>
      <w:contextualSpacing/>
    </w:pPr>
  </w:style>
  <w:style w:type="paragraph" w:styleId="Aufzhlungszeichen3">
    <w:name w:val="List Bullet 3"/>
    <w:basedOn w:val="Standard"/>
    <w:uiPriority w:val="99"/>
    <w:semiHidden/>
    <w:unhideWhenUsed/>
    <w:rsid w:val="00AC7D83"/>
    <w:pPr>
      <w:numPr>
        <w:numId w:val="17"/>
      </w:numPr>
      <w:contextualSpacing/>
    </w:pPr>
  </w:style>
  <w:style w:type="paragraph" w:styleId="Aufzhlungszeichen2">
    <w:name w:val="List Bullet 2"/>
    <w:basedOn w:val="Standard"/>
    <w:uiPriority w:val="99"/>
    <w:semiHidden/>
    <w:unhideWhenUsed/>
    <w:rsid w:val="00AC7D83"/>
    <w:pPr>
      <w:numPr>
        <w:numId w:val="18"/>
      </w:numPr>
      <w:contextualSpacing/>
    </w:pPr>
  </w:style>
  <w:style w:type="paragraph" w:styleId="Liste5">
    <w:name w:val="List 5"/>
    <w:basedOn w:val="Standard"/>
    <w:uiPriority w:val="99"/>
    <w:semiHidden/>
    <w:unhideWhenUsed/>
    <w:rsid w:val="00AC7D83"/>
    <w:pPr>
      <w:ind w:left="1415" w:hanging="283"/>
      <w:contextualSpacing/>
    </w:pPr>
  </w:style>
  <w:style w:type="paragraph" w:styleId="Liste4">
    <w:name w:val="List 4"/>
    <w:basedOn w:val="Standard"/>
    <w:uiPriority w:val="99"/>
    <w:semiHidden/>
    <w:unhideWhenUsed/>
    <w:rsid w:val="00AC7D83"/>
    <w:pPr>
      <w:ind w:left="1132" w:hanging="283"/>
      <w:contextualSpacing/>
    </w:pPr>
  </w:style>
  <w:style w:type="paragraph" w:styleId="Liste3">
    <w:name w:val="List 3"/>
    <w:basedOn w:val="Standard"/>
    <w:uiPriority w:val="99"/>
    <w:semiHidden/>
    <w:unhideWhenUsed/>
    <w:rsid w:val="00AC7D83"/>
    <w:pPr>
      <w:ind w:left="849" w:hanging="283"/>
      <w:contextualSpacing/>
    </w:pPr>
  </w:style>
  <w:style w:type="paragraph" w:styleId="Liste2">
    <w:name w:val="List 2"/>
    <w:basedOn w:val="Standard"/>
    <w:uiPriority w:val="99"/>
    <w:semiHidden/>
    <w:unhideWhenUsed/>
    <w:rsid w:val="00AC7D83"/>
    <w:pPr>
      <w:ind w:left="566" w:hanging="283"/>
      <w:contextualSpacing/>
    </w:pPr>
  </w:style>
  <w:style w:type="paragraph" w:styleId="Listennummer">
    <w:name w:val="List Number"/>
    <w:basedOn w:val="Standard"/>
    <w:uiPriority w:val="99"/>
    <w:semiHidden/>
    <w:unhideWhenUsed/>
    <w:rsid w:val="00AC7D83"/>
    <w:pPr>
      <w:numPr>
        <w:numId w:val="19"/>
      </w:numPr>
      <w:contextualSpacing/>
    </w:pPr>
  </w:style>
  <w:style w:type="paragraph" w:styleId="Aufzhlungszeichen">
    <w:name w:val="List Bullet"/>
    <w:basedOn w:val="Standard"/>
    <w:uiPriority w:val="99"/>
    <w:semiHidden/>
    <w:unhideWhenUsed/>
    <w:rsid w:val="00AC7D83"/>
    <w:pPr>
      <w:numPr>
        <w:numId w:val="20"/>
      </w:numPr>
      <w:contextualSpacing/>
    </w:pPr>
  </w:style>
  <w:style w:type="paragraph" w:styleId="Liste">
    <w:name w:val="List"/>
    <w:basedOn w:val="Standard"/>
    <w:uiPriority w:val="99"/>
    <w:semiHidden/>
    <w:unhideWhenUsed/>
    <w:rsid w:val="00AC7D83"/>
    <w:pPr>
      <w:ind w:left="283" w:hanging="283"/>
      <w:contextualSpacing/>
    </w:pPr>
  </w:style>
  <w:style w:type="paragraph" w:styleId="RGV-berschrift">
    <w:name w:val="toa heading"/>
    <w:basedOn w:val="Standard"/>
    <w:next w:val="Standard"/>
    <w:uiPriority w:val="99"/>
    <w:semiHidden/>
    <w:unhideWhenUsed/>
    <w:rsid w:val="00AC7D83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Makrotext">
    <w:name w:val="macro"/>
    <w:link w:val="MakrotextZchn"/>
    <w:uiPriority w:val="99"/>
    <w:semiHidden/>
    <w:unhideWhenUsed/>
    <w:rsid w:val="00AC7D83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 w:cstheme="minorHAnsi"/>
      <w:sz w:val="20"/>
      <w:szCs w:val="20"/>
    </w:rPr>
  </w:style>
  <w:style w:type="character" w:customStyle="1" w:styleId="MakrotextZchn">
    <w:name w:val="Makrotext Zchn"/>
    <w:basedOn w:val="Absatz-Standardschriftart"/>
    <w:link w:val="Makrotext"/>
    <w:uiPriority w:val="99"/>
    <w:semiHidden/>
    <w:rsid w:val="00AC7D83"/>
    <w:rPr>
      <w:rFonts w:ascii="Consolas" w:hAnsi="Consolas" w:cstheme="minorHAnsi"/>
      <w:sz w:val="20"/>
      <w:szCs w:val="20"/>
    </w:rPr>
  </w:style>
  <w:style w:type="paragraph" w:styleId="Rechtsgrundlagenverzeichnis">
    <w:name w:val="table of authorities"/>
    <w:basedOn w:val="Standard"/>
    <w:next w:val="Standard"/>
    <w:uiPriority w:val="99"/>
    <w:semiHidden/>
    <w:unhideWhenUsed/>
    <w:rsid w:val="00AC7D83"/>
    <w:pPr>
      <w:spacing w:after="0"/>
      <w:ind w:left="220" w:hanging="220"/>
    </w:pPr>
  </w:style>
  <w:style w:type="paragraph" w:styleId="Endnotentext">
    <w:name w:val="endnote text"/>
    <w:basedOn w:val="Standard"/>
    <w:link w:val="EndnotentextZchn"/>
    <w:uiPriority w:val="99"/>
    <w:semiHidden/>
    <w:unhideWhenUsed/>
    <w:rsid w:val="00AC7D83"/>
    <w:pPr>
      <w:spacing w:after="0" w:line="240" w:lineRule="auto"/>
    </w:pPr>
    <w:rPr>
      <w:sz w:val="20"/>
      <w:szCs w:val="20"/>
    </w:rPr>
  </w:style>
  <w:style w:type="character" w:customStyle="1" w:styleId="EndnotentextZchn">
    <w:name w:val="Endnotentext Zchn"/>
    <w:basedOn w:val="Absatz-Standardschriftart"/>
    <w:link w:val="Endnotentext"/>
    <w:uiPriority w:val="99"/>
    <w:semiHidden/>
    <w:rsid w:val="00AC7D83"/>
    <w:rPr>
      <w:rFonts w:cstheme="minorHAnsi"/>
      <w:sz w:val="20"/>
      <w:szCs w:val="20"/>
    </w:rPr>
  </w:style>
  <w:style w:type="character" w:styleId="Endnotenzeichen">
    <w:name w:val="endnote reference"/>
    <w:basedOn w:val="Absatz-Standardschriftart"/>
    <w:uiPriority w:val="99"/>
    <w:semiHidden/>
    <w:unhideWhenUsed/>
    <w:rsid w:val="00AC7D83"/>
    <w:rPr>
      <w:vertAlign w:val="superscript"/>
    </w:rPr>
  </w:style>
  <w:style w:type="character" w:styleId="Seitenzahl">
    <w:name w:val="page number"/>
    <w:basedOn w:val="Absatz-Standardschriftart"/>
    <w:uiPriority w:val="99"/>
    <w:semiHidden/>
    <w:unhideWhenUsed/>
    <w:rsid w:val="00AC7D83"/>
  </w:style>
  <w:style w:type="character" w:styleId="Zeilennummer">
    <w:name w:val="line number"/>
    <w:basedOn w:val="Absatz-Standardschriftart"/>
    <w:uiPriority w:val="99"/>
    <w:semiHidden/>
    <w:unhideWhenUsed/>
    <w:rsid w:val="00AC7D83"/>
  </w:style>
  <w:style w:type="character" w:styleId="Kommentarzeichen">
    <w:name w:val="annotation reference"/>
    <w:basedOn w:val="Absatz-Standardschriftart"/>
    <w:uiPriority w:val="99"/>
    <w:semiHidden/>
    <w:unhideWhenUsed/>
    <w:rsid w:val="00AC7D83"/>
    <w:rPr>
      <w:sz w:val="16"/>
      <w:szCs w:val="16"/>
    </w:rPr>
  </w:style>
  <w:style w:type="character" w:styleId="Funotenzeichen">
    <w:name w:val="footnote reference"/>
    <w:basedOn w:val="Absatz-Standardschriftart"/>
    <w:uiPriority w:val="99"/>
    <w:semiHidden/>
    <w:unhideWhenUsed/>
    <w:rsid w:val="00AC7D83"/>
    <w:rPr>
      <w:vertAlign w:val="superscript"/>
    </w:rPr>
  </w:style>
  <w:style w:type="paragraph" w:styleId="Umschlagabsenderadresse">
    <w:name w:val="envelope return"/>
    <w:basedOn w:val="Standard"/>
    <w:uiPriority w:val="99"/>
    <w:semiHidden/>
    <w:unhideWhenUsed/>
    <w:rsid w:val="00AC7D83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Umschlagadresse">
    <w:name w:val="envelope address"/>
    <w:basedOn w:val="Standard"/>
    <w:uiPriority w:val="99"/>
    <w:semiHidden/>
    <w:unhideWhenUsed/>
    <w:rsid w:val="00AC7D83"/>
    <w:pPr>
      <w:framePr w:w="4320" w:h="2160" w:hRule="exact" w:hSpace="141" w:wrap="auto" w:hAnchor="page" w:xAlign="center" w:yAlign="bottom"/>
      <w:spacing w:after="0" w:line="240" w:lineRule="auto"/>
      <w:ind w:left="1"/>
    </w:pPr>
    <w:rPr>
      <w:rFonts w:asciiTheme="majorHAnsi" w:eastAsiaTheme="majorEastAsia" w:hAnsiTheme="majorHAnsi" w:cstheme="majorBidi"/>
      <w:sz w:val="24"/>
      <w:szCs w:val="24"/>
    </w:rPr>
  </w:style>
  <w:style w:type="paragraph" w:styleId="Abbildungsverzeichnis">
    <w:name w:val="table of figures"/>
    <w:basedOn w:val="Standard"/>
    <w:next w:val="Standard"/>
    <w:uiPriority w:val="99"/>
    <w:semiHidden/>
    <w:unhideWhenUsed/>
    <w:rsid w:val="00AC7D83"/>
    <w:pPr>
      <w:spacing w:after="0"/>
    </w:pPr>
  </w:style>
  <w:style w:type="paragraph" w:styleId="Beschriftung">
    <w:name w:val="caption"/>
    <w:basedOn w:val="Standard"/>
    <w:next w:val="Standard"/>
    <w:uiPriority w:val="35"/>
    <w:semiHidden/>
    <w:unhideWhenUsed/>
    <w:qFormat/>
    <w:rsid w:val="00AC7D83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Index1">
    <w:name w:val="index 1"/>
    <w:basedOn w:val="Standard"/>
    <w:next w:val="Standard"/>
    <w:autoRedefine/>
    <w:uiPriority w:val="99"/>
    <w:semiHidden/>
    <w:unhideWhenUsed/>
    <w:rsid w:val="00AC7D83"/>
    <w:pPr>
      <w:spacing w:after="0" w:line="240" w:lineRule="auto"/>
      <w:ind w:left="220" w:hanging="220"/>
    </w:pPr>
  </w:style>
  <w:style w:type="paragraph" w:styleId="Indexberschrift">
    <w:name w:val="index heading"/>
    <w:basedOn w:val="Standard"/>
    <w:next w:val="Index1"/>
    <w:uiPriority w:val="99"/>
    <w:semiHidden/>
    <w:unhideWhenUsed/>
    <w:rsid w:val="00AC7D83"/>
    <w:rPr>
      <w:rFonts w:asciiTheme="majorHAnsi" w:eastAsiaTheme="majorEastAsia" w:hAnsiTheme="majorHAnsi" w:cstheme="majorBidi"/>
      <w:b/>
      <w:bCs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AC7D83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AC7D83"/>
    <w:rPr>
      <w:rFonts w:cstheme="minorHAnsi"/>
      <w:sz w:val="20"/>
      <w:szCs w:val="20"/>
    </w:rPr>
  </w:style>
  <w:style w:type="paragraph" w:styleId="Funotentext">
    <w:name w:val="footnote text"/>
    <w:basedOn w:val="Standard"/>
    <w:link w:val="FunotentextZchn"/>
    <w:uiPriority w:val="99"/>
    <w:semiHidden/>
    <w:unhideWhenUsed/>
    <w:rsid w:val="00AC7D83"/>
    <w:pPr>
      <w:spacing w:after="0" w:line="240" w:lineRule="auto"/>
    </w:pPr>
    <w:rPr>
      <w:sz w:val="20"/>
      <w:szCs w:val="20"/>
    </w:rPr>
  </w:style>
  <w:style w:type="character" w:customStyle="1" w:styleId="FunotentextZchn">
    <w:name w:val="Fußnotentext Zchn"/>
    <w:basedOn w:val="Absatz-Standardschriftart"/>
    <w:link w:val="Funotentext"/>
    <w:uiPriority w:val="99"/>
    <w:semiHidden/>
    <w:rsid w:val="00AC7D83"/>
    <w:rPr>
      <w:rFonts w:cstheme="minorHAnsi"/>
      <w:sz w:val="20"/>
      <w:szCs w:val="20"/>
    </w:rPr>
  </w:style>
  <w:style w:type="paragraph" w:styleId="Standardeinzug">
    <w:name w:val="Normal Indent"/>
    <w:basedOn w:val="Standard"/>
    <w:uiPriority w:val="99"/>
    <w:semiHidden/>
    <w:unhideWhenUsed/>
    <w:rsid w:val="00AC7D83"/>
    <w:pPr>
      <w:ind w:left="708"/>
    </w:pPr>
  </w:style>
  <w:style w:type="paragraph" w:styleId="Verzeichnis9">
    <w:name w:val="toc 9"/>
    <w:basedOn w:val="Standard"/>
    <w:next w:val="Standard"/>
    <w:autoRedefine/>
    <w:uiPriority w:val="39"/>
    <w:semiHidden/>
    <w:unhideWhenUsed/>
    <w:rsid w:val="00AC7D83"/>
    <w:pPr>
      <w:spacing w:after="100"/>
      <w:ind w:left="1760"/>
    </w:pPr>
  </w:style>
  <w:style w:type="paragraph" w:styleId="Verzeichnis8">
    <w:name w:val="toc 8"/>
    <w:basedOn w:val="Standard"/>
    <w:next w:val="Standard"/>
    <w:autoRedefine/>
    <w:uiPriority w:val="39"/>
    <w:semiHidden/>
    <w:unhideWhenUsed/>
    <w:rsid w:val="00AC7D83"/>
    <w:pPr>
      <w:spacing w:after="100"/>
      <w:ind w:left="1540"/>
    </w:pPr>
  </w:style>
  <w:style w:type="paragraph" w:styleId="Verzeichnis7">
    <w:name w:val="toc 7"/>
    <w:basedOn w:val="Standard"/>
    <w:next w:val="Standard"/>
    <w:autoRedefine/>
    <w:uiPriority w:val="39"/>
    <w:semiHidden/>
    <w:unhideWhenUsed/>
    <w:rsid w:val="00AC7D83"/>
    <w:pPr>
      <w:spacing w:after="100"/>
      <w:ind w:left="1320"/>
    </w:pPr>
  </w:style>
  <w:style w:type="paragraph" w:styleId="Verzeichnis6">
    <w:name w:val="toc 6"/>
    <w:basedOn w:val="Standard"/>
    <w:next w:val="Standard"/>
    <w:autoRedefine/>
    <w:uiPriority w:val="39"/>
    <w:semiHidden/>
    <w:unhideWhenUsed/>
    <w:rsid w:val="00AC7D83"/>
    <w:pPr>
      <w:spacing w:after="100"/>
      <w:ind w:left="1100"/>
    </w:pPr>
  </w:style>
  <w:style w:type="paragraph" w:styleId="Verzeichnis5">
    <w:name w:val="toc 5"/>
    <w:basedOn w:val="Standard"/>
    <w:next w:val="Standard"/>
    <w:autoRedefine/>
    <w:uiPriority w:val="39"/>
    <w:semiHidden/>
    <w:unhideWhenUsed/>
    <w:rsid w:val="00AC7D83"/>
    <w:pPr>
      <w:spacing w:after="100"/>
      <w:ind w:left="880"/>
    </w:pPr>
  </w:style>
  <w:style w:type="paragraph" w:styleId="Verzeichnis4">
    <w:name w:val="toc 4"/>
    <w:basedOn w:val="Standard"/>
    <w:next w:val="Standard"/>
    <w:autoRedefine/>
    <w:uiPriority w:val="39"/>
    <w:semiHidden/>
    <w:unhideWhenUsed/>
    <w:rsid w:val="00AC7D83"/>
    <w:pPr>
      <w:spacing w:after="100"/>
      <w:ind w:left="660"/>
    </w:pPr>
  </w:style>
  <w:style w:type="paragraph" w:styleId="Index9">
    <w:name w:val="index 9"/>
    <w:basedOn w:val="Standard"/>
    <w:next w:val="Standard"/>
    <w:autoRedefine/>
    <w:uiPriority w:val="99"/>
    <w:semiHidden/>
    <w:unhideWhenUsed/>
    <w:rsid w:val="00AC7D83"/>
    <w:pPr>
      <w:spacing w:after="0" w:line="240" w:lineRule="auto"/>
      <w:ind w:left="1980" w:hanging="220"/>
    </w:pPr>
  </w:style>
  <w:style w:type="paragraph" w:styleId="Index8">
    <w:name w:val="index 8"/>
    <w:basedOn w:val="Standard"/>
    <w:next w:val="Standard"/>
    <w:autoRedefine/>
    <w:uiPriority w:val="99"/>
    <w:semiHidden/>
    <w:unhideWhenUsed/>
    <w:rsid w:val="00AC7D83"/>
    <w:pPr>
      <w:spacing w:after="0" w:line="240" w:lineRule="auto"/>
      <w:ind w:left="1760" w:hanging="220"/>
    </w:pPr>
  </w:style>
  <w:style w:type="paragraph" w:styleId="Index7">
    <w:name w:val="index 7"/>
    <w:basedOn w:val="Standard"/>
    <w:next w:val="Standard"/>
    <w:autoRedefine/>
    <w:uiPriority w:val="99"/>
    <w:semiHidden/>
    <w:unhideWhenUsed/>
    <w:rsid w:val="00AC7D83"/>
    <w:pPr>
      <w:spacing w:after="0" w:line="240" w:lineRule="auto"/>
      <w:ind w:left="1540" w:hanging="220"/>
    </w:pPr>
  </w:style>
  <w:style w:type="paragraph" w:styleId="Index6">
    <w:name w:val="index 6"/>
    <w:basedOn w:val="Standard"/>
    <w:next w:val="Standard"/>
    <w:autoRedefine/>
    <w:uiPriority w:val="99"/>
    <w:semiHidden/>
    <w:unhideWhenUsed/>
    <w:rsid w:val="00AC7D83"/>
    <w:pPr>
      <w:spacing w:after="0" w:line="240" w:lineRule="auto"/>
      <w:ind w:left="1320" w:hanging="220"/>
    </w:pPr>
  </w:style>
  <w:style w:type="paragraph" w:styleId="Index5">
    <w:name w:val="index 5"/>
    <w:basedOn w:val="Standard"/>
    <w:next w:val="Standard"/>
    <w:autoRedefine/>
    <w:uiPriority w:val="99"/>
    <w:semiHidden/>
    <w:unhideWhenUsed/>
    <w:rsid w:val="00AC7D83"/>
    <w:pPr>
      <w:spacing w:after="0" w:line="240" w:lineRule="auto"/>
      <w:ind w:left="1100" w:hanging="220"/>
    </w:pPr>
  </w:style>
  <w:style w:type="paragraph" w:styleId="Index4">
    <w:name w:val="index 4"/>
    <w:basedOn w:val="Standard"/>
    <w:next w:val="Standard"/>
    <w:autoRedefine/>
    <w:uiPriority w:val="99"/>
    <w:semiHidden/>
    <w:unhideWhenUsed/>
    <w:rsid w:val="00AC7D83"/>
    <w:pPr>
      <w:spacing w:after="0" w:line="240" w:lineRule="auto"/>
      <w:ind w:left="880" w:hanging="220"/>
    </w:pPr>
  </w:style>
  <w:style w:type="paragraph" w:styleId="Index3">
    <w:name w:val="index 3"/>
    <w:basedOn w:val="Standard"/>
    <w:next w:val="Standard"/>
    <w:autoRedefine/>
    <w:uiPriority w:val="99"/>
    <w:semiHidden/>
    <w:unhideWhenUsed/>
    <w:rsid w:val="00AC7D83"/>
    <w:pPr>
      <w:spacing w:after="0" w:line="240" w:lineRule="auto"/>
      <w:ind w:left="660" w:hanging="220"/>
    </w:pPr>
  </w:style>
  <w:style w:type="paragraph" w:styleId="Index2">
    <w:name w:val="index 2"/>
    <w:basedOn w:val="Standard"/>
    <w:next w:val="Standard"/>
    <w:autoRedefine/>
    <w:uiPriority w:val="99"/>
    <w:semiHidden/>
    <w:unhideWhenUsed/>
    <w:rsid w:val="00AC7D83"/>
    <w:pPr>
      <w:spacing w:after="0" w:line="240" w:lineRule="auto"/>
      <w:ind w:left="440" w:hanging="220"/>
    </w:p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AC7D83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AC7D83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AC7D83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AC7D83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AC7D83"/>
    <w:rPr>
      <w:rFonts w:asciiTheme="majorHAnsi" w:eastAsiaTheme="majorEastAsia" w:hAnsiTheme="majorHAnsi" w:cstheme="majorBidi"/>
      <w:color w:val="2F5496" w:themeColor="accent1" w:themeShade="BF"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AC7D83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styleId="Platzhaltertext">
    <w:name w:val="Placeholder Text"/>
    <w:basedOn w:val="Absatz-Standardschriftart"/>
    <w:uiPriority w:val="99"/>
    <w:semiHidden/>
    <w:rsid w:val="008310C6"/>
    <w:rPr>
      <w:color w:val="808080"/>
    </w:rPr>
  </w:style>
  <w:style w:type="paragraph" w:customStyle="1" w:styleId="CitaviBibliographyEntry">
    <w:name w:val="Citavi Bibliography Entry"/>
    <w:basedOn w:val="Standard"/>
    <w:link w:val="CitaviBibliographyEntryZchn"/>
    <w:uiPriority w:val="99"/>
    <w:rsid w:val="008310C6"/>
    <w:pPr>
      <w:tabs>
        <w:tab w:val="left" w:pos="397"/>
      </w:tabs>
      <w:spacing w:after="0"/>
      <w:ind w:left="397" w:hanging="397"/>
    </w:pPr>
  </w:style>
  <w:style w:type="character" w:customStyle="1" w:styleId="ListenabsatzZchn">
    <w:name w:val="Listenabsatz Zchn"/>
    <w:basedOn w:val="Absatz-Standardschriftart"/>
    <w:link w:val="Listenabsatz"/>
    <w:uiPriority w:val="34"/>
    <w:rsid w:val="008310C6"/>
    <w:rPr>
      <w:rFonts w:cstheme="minorHAnsi"/>
    </w:rPr>
  </w:style>
  <w:style w:type="character" w:customStyle="1" w:styleId="CitaviBibliographyEntryZchn">
    <w:name w:val="Citavi Bibliography Entry Zchn"/>
    <w:basedOn w:val="ListenabsatzZchn"/>
    <w:link w:val="CitaviBibliographyEntry"/>
    <w:uiPriority w:val="99"/>
    <w:rsid w:val="008310C6"/>
    <w:rPr>
      <w:rFonts w:cstheme="minorHAnsi"/>
    </w:rPr>
  </w:style>
  <w:style w:type="paragraph" w:customStyle="1" w:styleId="CitaviBibliographyHeading">
    <w:name w:val="Citavi Bibliography Heading"/>
    <w:basedOn w:val="berschrift1"/>
    <w:link w:val="CitaviBibliographyHeadingZchn"/>
    <w:uiPriority w:val="99"/>
    <w:rsid w:val="008310C6"/>
  </w:style>
  <w:style w:type="character" w:customStyle="1" w:styleId="CitaviBibliographyHeadingZchn">
    <w:name w:val="Citavi Bibliography Heading Zchn"/>
    <w:basedOn w:val="ListenabsatzZchn"/>
    <w:link w:val="CitaviBibliographyHeading"/>
    <w:uiPriority w:val="99"/>
    <w:rsid w:val="008310C6"/>
    <w:rPr>
      <w:rFonts w:asciiTheme="majorHAnsi" w:hAnsiTheme="majorHAnsi" w:cstheme="majorHAnsi"/>
      <w:b/>
      <w:bCs/>
      <w:sz w:val="32"/>
      <w:szCs w:val="32"/>
    </w:rPr>
  </w:style>
  <w:style w:type="paragraph" w:customStyle="1" w:styleId="CitaviChapterBibliographyHeading">
    <w:name w:val="Citavi Chapter Bibliography Heading"/>
    <w:basedOn w:val="berschrift2"/>
    <w:link w:val="CitaviChapterBibliographyHeadingZchn"/>
    <w:uiPriority w:val="99"/>
    <w:rsid w:val="008310C6"/>
  </w:style>
  <w:style w:type="character" w:customStyle="1" w:styleId="CitaviChapterBibliographyHeadingZchn">
    <w:name w:val="Citavi Chapter Bibliography Heading Zchn"/>
    <w:basedOn w:val="ListenabsatzZchn"/>
    <w:link w:val="CitaviChapterBibliographyHeading"/>
    <w:uiPriority w:val="99"/>
    <w:rsid w:val="008310C6"/>
    <w:rPr>
      <w:rFonts w:asciiTheme="majorHAnsi" w:hAnsiTheme="majorHAnsi" w:cstheme="majorHAnsi"/>
      <w:b/>
      <w:bCs/>
      <w:sz w:val="26"/>
      <w:szCs w:val="26"/>
    </w:rPr>
  </w:style>
  <w:style w:type="paragraph" w:customStyle="1" w:styleId="CitaviBibliographySubheading1">
    <w:name w:val="Citavi Bibliography Subheading 1"/>
    <w:basedOn w:val="berschrift2"/>
    <w:link w:val="CitaviBibliographySubheading1Zchn"/>
    <w:uiPriority w:val="99"/>
    <w:rsid w:val="008310C6"/>
    <w:pPr>
      <w:numPr>
        <w:ilvl w:val="0"/>
        <w:numId w:val="0"/>
      </w:numPr>
      <w:ind w:left="2160" w:hanging="360"/>
      <w:outlineLvl w:val="9"/>
    </w:pPr>
  </w:style>
  <w:style w:type="character" w:customStyle="1" w:styleId="CitaviBibliographySubheading1Zchn">
    <w:name w:val="Citavi Bibliography Subheading 1 Zchn"/>
    <w:basedOn w:val="ListenabsatzZchn"/>
    <w:link w:val="CitaviBibliographySubheading1"/>
    <w:uiPriority w:val="99"/>
    <w:rsid w:val="008310C6"/>
    <w:rPr>
      <w:rFonts w:asciiTheme="majorHAnsi" w:hAnsiTheme="majorHAnsi" w:cstheme="majorHAnsi"/>
      <w:b/>
      <w:bCs/>
      <w:sz w:val="26"/>
      <w:szCs w:val="26"/>
    </w:rPr>
  </w:style>
  <w:style w:type="paragraph" w:customStyle="1" w:styleId="CitaviBibliographySubheading2">
    <w:name w:val="Citavi Bibliography Subheading 2"/>
    <w:basedOn w:val="berschrift3"/>
    <w:link w:val="CitaviBibliographySubheading2Zchn"/>
    <w:uiPriority w:val="99"/>
    <w:rsid w:val="008310C6"/>
    <w:pPr>
      <w:numPr>
        <w:ilvl w:val="0"/>
        <w:numId w:val="0"/>
      </w:numPr>
      <w:ind w:left="2160" w:hanging="360"/>
      <w:outlineLvl w:val="9"/>
    </w:pPr>
  </w:style>
  <w:style w:type="character" w:customStyle="1" w:styleId="CitaviBibliographySubheading2Zchn">
    <w:name w:val="Citavi Bibliography Subheading 2 Zchn"/>
    <w:basedOn w:val="ListenabsatzZchn"/>
    <w:link w:val="CitaviBibliographySubheading2"/>
    <w:uiPriority w:val="99"/>
    <w:rsid w:val="008310C6"/>
    <w:rPr>
      <w:rFonts w:asciiTheme="majorHAnsi" w:hAnsiTheme="majorHAnsi" w:cstheme="majorHAnsi"/>
      <w:b/>
      <w:bCs/>
      <w:sz w:val="24"/>
      <w:szCs w:val="24"/>
    </w:rPr>
  </w:style>
  <w:style w:type="paragraph" w:customStyle="1" w:styleId="CitaviBibliographySubheading3">
    <w:name w:val="Citavi Bibliography Subheading 3"/>
    <w:basedOn w:val="berschrift4"/>
    <w:link w:val="CitaviBibliographySubheading3Zchn"/>
    <w:uiPriority w:val="99"/>
    <w:rsid w:val="008310C6"/>
    <w:pPr>
      <w:ind w:left="2160" w:hanging="360"/>
      <w:outlineLvl w:val="9"/>
    </w:pPr>
  </w:style>
  <w:style w:type="character" w:customStyle="1" w:styleId="CitaviBibliographySubheading3Zchn">
    <w:name w:val="Citavi Bibliography Subheading 3 Zchn"/>
    <w:basedOn w:val="ListenabsatzZchn"/>
    <w:link w:val="CitaviBibliographySubheading3"/>
    <w:uiPriority w:val="99"/>
    <w:rsid w:val="008310C6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customStyle="1" w:styleId="CitaviBibliographySubheading4">
    <w:name w:val="Citavi Bibliography Subheading 4"/>
    <w:basedOn w:val="berschrift5"/>
    <w:link w:val="CitaviBibliographySubheading4Zchn"/>
    <w:uiPriority w:val="99"/>
    <w:rsid w:val="008310C6"/>
    <w:pPr>
      <w:ind w:left="2160" w:hanging="360"/>
      <w:outlineLvl w:val="9"/>
    </w:pPr>
  </w:style>
  <w:style w:type="character" w:customStyle="1" w:styleId="CitaviBibliographySubheading4Zchn">
    <w:name w:val="Citavi Bibliography Subheading 4 Zchn"/>
    <w:basedOn w:val="ListenabsatzZchn"/>
    <w:link w:val="CitaviBibliographySubheading4"/>
    <w:uiPriority w:val="99"/>
    <w:rsid w:val="008310C6"/>
    <w:rPr>
      <w:rFonts w:asciiTheme="majorHAnsi" w:eastAsiaTheme="majorEastAsia" w:hAnsiTheme="majorHAnsi" w:cstheme="majorBidi"/>
      <w:color w:val="2F5496" w:themeColor="accent1" w:themeShade="BF"/>
    </w:rPr>
  </w:style>
  <w:style w:type="paragraph" w:customStyle="1" w:styleId="CitaviBibliographySubheading5">
    <w:name w:val="Citavi Bibliography Subheading 5"/>
    <w:basedOn w:val="berschrift6"/>
    <w:link w:val="CitaviBibliographySubheading5Zchn"/>
    <w:uiPriority w:val="99"/>
    <w:rsid w:val="008310C6"/>
    <w:pPr>
      <w:ind w:left="2160" w:hanging="360"/>
      <w:outlineLvl w:val="9"/>
    </w:pPr>
  </w:style>
  <w:style w:type="character" w:customStyle="1" w:styleId="CitaviBibliographySubheading5Zchn">
    <w:name w:val="Citavi Bibliography Subheading 5 Zchn"/>
    <w:basedOn w:val="ListenabsatzZchn"/>
    <w:link w:val="CitaviBibliographySubheading5"/>
    <w:uiPriority w:val="99"/>
    <w:rsid w:val="008310C6"/>
    <w:rPr>
      <w:rFonts w:asciiTheme="majorHAnsi" w:eastAsiaTheme="majorEastAsia" w:hAnsiTheme="majorHAnsi" w:cstheme="majorBidi"/>
      <w:color w:val="1F3763" w:themeColor="accent1" w:themeShade="7F"/>
    </w:rPr>
  </w:style>
  <w:style w:type="paragraph" w:customStyle="1" w:styleId="CitaviBibliographySubheading6">
    <w:name w:val="Citavi Bibliography Subheading 6"/>
    <w:basedOn w:val="berschrift7"/>
    <w:link w:val="CitaviBibliographySubheading6Zchn"/>
    <w:uiPriority w:val="99"/>
    <w:rsid w:val="008310C6"/>
    <w:pPr>
      <w:ind w:left="2160" w:hanging="360"/>
      <w:outlineLvl w:val="9"/>
    </w:pPr>
  </w:style>
  <w:style w:type="character" w:customStyle="1" w:styleId="CitaviBibliographySubheading6Zchn">
    <w:name w:val="Citavi Bibliography Subheading 6 Zchn"/>
    <w:basedOn w:val="ListenabsatzZchn"/>
    <w:link w:val="CitaviBibliographySubheading6"/>
    <w:uiPriority w:val="99"/>
    <w:rsid w:val="008310C6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customStyle="1" w:styleId="CitaviBibliographySubheading7">
    <w:name w:val="Citavi Bibliography Subheading 7"/>
    <w:basedOn w:val="berschrift8"/>
    <w:link w:val="CitaviBibliographySubheading7Zchn"/>
    <w:uiPriority w:val="99"/>
    <w:rsid w:val="008310C6"/>
    <w:pPr>
      <w:ind w:left="2160" w:hanging="360"/>
      <w:outlineLvl w:val="9"/>
    </w:pPr>
  </w:style>
  <w:style w:type="character" w:customStyle="1" w:styleId="CitaviBibliographySubheading7Zchn">
    <w:name w:val="Citavi Bibliography Subheading 7 Zchn"/>
    <w:basedOn w:val="ListenabsatzZchn"/>
    <w:link w:val="CitaviBibliographySubheading7"/>
    <w:uiPriority w:val="99"/>
    <w:rsid w:val="008310C6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customStyle="1" w:styleId="CitaviBibliographySubheading8">
    <w:name w:val="Citavi Bibliography Subheading 8"/>
    <w:basedOn w:val="berschrift9"/>
    <w:link w:val="CitaviBibliographySubheading8Zchn"/>
    <w:uiPriority w:val="99"/>
    <w:rsid w:val="008310C6"/>
    <w:pPr>
      <w:numPr>
        <w:ilvl w:val="2"/>
        <w:numId w:val="10"/>
      </w:numPr>
      <w:outlineLvl w:val="9"/>
    </w:pPr>
  </w:style>
  <w:style w:type="character" w:customStyle="1" w:styleId="CitaviBibliographySubheading8Zchn">
    <w:name w:val="Citavi Bibliography Subheading 8 Zchn"/>
    <w:basedOn w:val="ListenabsatzZchn"/>
    <w:link w:val="CitaviBibliographySubheading8"/>
    <w:uiPriority w:val="99"/>
    <w:rsid w:val="008310C6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819226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glossaryDocument" Target="glossary/document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fontTable" Target="fontTable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DefaultPlaceholder_-185401344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338CEE95-7FD5-4908-9CC2-648B6D5DED5F}"/>
      </w:docPartPr>
      <w:docPartBody>
        <w:p w:rsidR="00E60D8C" w:rsidRDefault="009B61A5">
          <w:r w:rsidRPr="00AD541F">
            <w:rPr>
              <w:rStyle w:val="Platzhalt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B61A5"/>
    <w:rsid w:val="009B61A5"/>
    <w:rsid w:val="00E60D8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de-DE" w:eastAsia="de-DE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9B61A5"/>
    <w:rPr>
      <w:color w:val="808080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HarvardAnglia2008OfficeOnline.xsl" StyleName="Harvard - Anglia" Version="2008"/>
</file>

<file path=customXml/itemProps1.xml><?xml version="1.0" encoding="utf-8"?>
<ds:datastoreItem xmlns:ds="http://schemas.openxmlformats.org/officeDocument/2006/customXml" ds:itemID="{AD595C2D-819A-4241-A0FF-055C847D379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0</Pages>
  <Words>5609</Words>
  <Characters>35338</Characters>
  <Application>Microsoft Office Word</Application>
  <DocSecurity>0</DocSecurity>
  <Lines>294</Lines>
  <Paragraphs>81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086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ichard Brennecke</dc:creator>
  <cp:keywords/>
  <dc:description/>
  <cp:lastModifiedBy>Richard Brennecke</cp:lastModifiedBy>
  <cp:revision>223</cp:revision>
  <cp:lastPrinted>2021-08-09T08:15:00Z</cp:lastPrinted>
  <dcterms:created xsi:type="dcterms:W3CDTF">2021-07-07T08:34:00Z</dcterms:created>
  <dcterms:modified xsi:type="dcterms:W3CDTF">2021-08-18T13:0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7">
    <vt:lpwstr>WineVisualisierung</vt:lpwstr>
  </property>
  <property fmtid="{D5CDD505-2E9C-101B-9397-08002B2CF9AE}" pid="3" name="CitaviDocumentProperty_0">
    <vt:lpwstr>4bc23652-f508-41ec-a08f-b84e0894821f</vt:lpwstr>
  </property>
  <property fmtid="{D5CDD505-2E9C-101B-9397-08002B2CF9AE}" pid="4" name="CitaviDocumentProperty_8">
    <vt:lpwstr>CloudProjectKey=qjj0cdrfegmgm59vqwwretqkz32dl434n2bqw3y7xk35hy7; ProjectName=WineVisualisierung</vt:lpwstr>
  </property>
  <property fmtid="{D5CDD505-2E9C-101B-9397-08002B2CF9AE}" pid="5" name="CitaviDocumentProperty_6">
    <vt:lpwstr>True</vt:lpwstr>
  </property>
  <property fmtid="{D5CDD505-2E9C-101B-9397-08002B2CF9AE}" pid="6" name="CitaviDocumentProperty_1">
    <vt:lpwstr>6.10.0.0</vt:lpwstr>
  </property>
</Properties>
</file>